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 xml:space="preserve">Am </w:t>
      </w:r>
      <w:proofErr w:type="spellStart"/>
      <w:r w:rsidR="001F6AA8">
        <w:rPr>
          <w:rFonts w:cstheme="minorHAnsi"/>
          <w:lang w:val="en-US"/>
        </w:rPr>
        <w:t>Steiger</w:t>
      </w:r>
      <w:proofErr w:type="spellEnd"/>
      <w:r w:rsidR="001F6AA8">
        <w:rPr>
          <w:rFonts w:cstheme="minorHAnsi"/>
          <w:lang w:val="en-US"/>
        </w:rPr>
        <w:t xml:space="preserve">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B72EFB0"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7356F11E" w:rsidR="003A2E81" w:rsidRDefault="00DD0BC8" w:rsidP="00543E14">
      <w:pPr>
        <w:spacing w:line="480" w:lineRule="auto"/>
        <w:jc w:val="both"/>
        <w:rPr>
          <w:lang w:val="en-US"/>
        </w:rPr>
      </w:pPr>
      <w:r w:rsidRPr="001F0EC4">
        <w:rPr>
          <w:lang w:val="en-US"/>
        </w:rPr>
        <w:t xml:space="preserve">Naturalness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4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Q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4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3RpbmUgTnVzc2JhdW0iLCJJZCI6ImU4ZWExM2E4LTNkZDgtNDFiZS05NDNkLTE3YTVhYTdhMDBlNSIsIk1vZGlmaWVkT24iOiIyMDI1LTAxLTE1VDEwOjAzOjIxIiwiUHJvamVjdCI6eyIkcmVmIjoiOCJ9fSwiVXNlTnVtYmVyaW5nVHlwZU9mUGFyZW50RG9jdW1lbnQiOmZhbHNlfSx7IiRpZCI6IjE1IiwiJHR5cGUiOiJTd2lzc0FjYWRlbWljLkNpdGF2aS5DaXRhdGlvbnMuV29yZFBsYWNlaG9sZGVyRW50cnksIFN3aXNzQWNhZGVtaWMuQ2l0YXZpIiwiSWQiOiJjZWIzMjgxOS1jZDVmLTQ0OTItYTE0NS1hY2U4YzQ1ZmIxMWYiLCJSYW5nZVN0YXJ0IjoyLCJSZWZlcmVuY2VJZCI6IjNkYzI4Y2JmLTNlNTYtNDk2Yi04ZjBiLTVkMDYyZGM2M2VmN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c3BjMy4xMjQ5NCIsIlVyaVN0cmluZyI6Imh0dHBzOi8vZG9pLm9yZy8xMC4xMTExL3NwYzMuMTI0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OCJ9fSx7IiRpZCI6IjMz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gifX0seyIkaWQiOiIzNC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gifX0seyIkaWQiOiIzNS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4In19LHsiJGlkIjoiMzY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gifX1d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g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Qz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g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}</w:instrText>
          </w:r>
          <w:r w:rsidR="00543E14" w:rsidRPr="001F0EC4">
            <w:rPr>
              <w:lang w:val="en-US"/>
            </w:rPr>
            <w:fldChar w:fldCharType="separate"/>
          </w:r>
          <w:r w:rsidR="00543E14" w:rsidRPr="001F0EC4">
            <w:rPr>
              <w:lang w:val="en-US"/>
            </w:rPr>
            <w:t>[1–3]</w:t>
          </w:r>
          <w:r w:rsidR="00543E14" w:rsidRPr="001F0EC4">
            <w:rPr>
              <w:lang w:val="en-US"/>
            </w:rPr>
            <w:fldChar w:fldCharType="end"/>
          </w:r>
        </w:sdtContent>
      </w:sdt>
      <w:r w:rsidR="00543E14" w:rsidRPr="001F0EC4">
        <w:rPr>
          <w:lang w:val="en-US"/>
        </w:rPr>
        <w:t xml:space="preserve">. </w:t>
      </w:r>
      <w:bookmarkStart w:id="0" w:name="_Hlk180690875"/>
      <w:r w:rsidRPr="001F0EC4">
        <w:rPr>
          <w:lang w:val="en-US"/>
        </w:rPr>
        <w:t xml:space="preserve">From a biological perspective, </w:t>
      </w:r>
      <w:r w:rsidR="00543E14">
        <w:rPr>
          <w:lang w:val="en-US"/>
        </w:rPr>
        <w:t xml:space="preserve">perceptions of </w:t>
      </w:r>
      <w:r w:rsidRPr="001F0EC4">
        <w:rPr>
          <w:lang w:val="en-US"/>
        </w:rPr>
        <w:t xml:space="preserve">naturalness </w:t>
      </w:r>
      <w:r w:rsidRPr="005A2B83">
        <w:rPr>
          <w:color w:val="C00000"/>
          <w:lang w:val="en-US"/>
        </w:rPr>
        <w:t>may</w:t>
      </w:r>
      <w:r w:rsidR="005A2B83" w:rsidRPr="005A2B83">
        <w:rPr>
          <w:color w:val="C00000"/>
          <w:lang w:val="en-US"/>
        </w:rPr>
        <w:t xml:space="preserve"> be</w:t>
      </w:r>
      <w:r w:rsidRPr="005A2B83">
        <w:rPr>
          <w:color w:val="C00000"/>
          <w:lang w:val="en-US"/>
        </w:rPr>
        <w:t xml:space="preserve"> </w:t>
      </w:r>
      <w:r w:rsidR="005A2B83" w:rsidRPr="005A2B83">
        <w:rPr>
          <w:color w:val="C00000"/>
          <w:lang w:val="en-US"/>
        </w:rPr>
        <w:t>considered</w:t>
      </w:r>
      <w:r w:rsidR="00543E14" w:rsidRPr="005A2B83">
        <w:rPr>
          <w:color w:val="C00000"/>
          <w:lang w:val="en-US"/>
        </w:rPr>
        <w:t xml:space="preserve"> an </w:t>
      </w:r>
      <w:r w:rsidRPr="005A2B83">
        <w:rPr>
          <w:color w:val="C00000"/>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XSwiRm9ybWF0dGVkVGV4dCI6eyIkaWQiOiIxOCIsIkNvdW50IjoxLCJUZXh0VW5pdHMiOlt7IiRpZCI6IjE5IiwiRm9udFN0eWxlIjp7IiRpZCI6IjIwIiwiTmV1dHJhbCI6dHJ1ZX0sIlJlYWRpbmdPcmRlciI6MSwiVGV4dCI6Ils0XSJ9XX0sIlRhZyI6IkNpdGF2aVBsYWNlaG9sZGVyIzIzYzExODdhLTljZTEtNGE4My1hYThiLTRmYjM3ZWY3MmMyZiIsIlRleHQiOiJbNF0iLCJXQUlWZXJzaW9uIjoiNi4xNy4wLjAifQ==}</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S0wMS0xNVQxMDowMzoyMS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1LTAxLTE1VDEwOjAzOjIxIiwiUHJvamVjdCI6eyIkcmVmIjoiOCJ9fSwiVXNlTnVtYmVyaW5nVHlwZU9mUGFyZW50RG9jdW1lbnQiOmZhbHNlfV0sIkZvcm1hdHRlZFRleHQiOnsiJGlkIjoiMjMiLCJDb3VudCI6MSwiVGV4dFVuaXRzIjpbeyIkaWQiOiIyNCIsIkZvbnRTdHlsZSI6eyIkaWQiOiIyNSIsIk5ldXRyYWwiOnRydWV9LCJSZWFkaW5nT3JkZXIiOjEsIlRleHQiOiJbNSw2XSJ9XX0sIlRhZyI6IkNpdGF2aVBsYWNlaG9sZGVyI2RlODFmN2E3LTMxZGEtNGMzYi1hMjMwLTZlNzQxZjY4ZjQzMCIsIlRleHQiOiJbNSw2XSIsIldBSVZlcnNpb24iOiI2LjE3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proofErr w:type="spellStart"/>
      <w:r w:rsidR="003A2E81" w:rsidRPr="00C97556">
        <w:rPr>
          <w:b/>
          <w:bCs/>
          <w:lang w:val="en-US"/>
        </w:rPr>
        <w:t>deepfakes</w:t>
      </w:r>
      <w:proofErr w:type="spellEnd"/>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IxOWMzMjUzLTljYWYtNGQwMy05MGRkLTkyYjFkMWM1MmY4ZCIsIlRleHQiOiJbN10iLCJXQUlWZXJzaW9uIjoiNi4xNy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C984EF7" w:rsidR="00AA2755" w:rsidRDefault="00C45C6C" w:rsidP="00543E14">
      <w:pPr>
        <w:spacing w:line="480" w:lineRule="auto"/>
        <w:jc w:val="both"/>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LHsiJGlkIjoiMjEiLCIkdHlwZSI6IlN3aXNzQWNhZGVtaWMuQ2l0YXZpLkNpdGF0aW9ucy5Xb3JkUGxhY2Vob2xkZXJFbnRyeSwgU3dpc3NBY2FkZW1pYy5DaXRhdmkiLCJJZCI6ImMwYzk1YWVhLTVmMjMtNDhlOS1hODJmLTMwMDZkMjRhNmIyOSIsIlJhbmdlU3RhcnQiOjIsIlJlZmVyZW5jZUlkIjoiNjgzNjQ2OGMtOWE0Ni00OTJiLTk4NmMtYzJiZTE5NWNlY2U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cmVmIjoiNyJ9XS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4In19XSwiT3JnYW5pemF0aW9ucyI6W10sIk90aGVyc0ludm9sdmVkIjpbXSwiUGFnZVJhbmdlIjoiPHNwPlxyXG4gIDxuPjEwNTI1Mzwvbj5cclxuICA8aW4+dHJ1ZTwvaW4+XHJcbiAgPG9zPjEwNTI1Mzwvb3M+XHJcbiAgPHBzPjEwNTI1MzwvcHM+XHJcbjwvc3A+XHJcbjxvcz4xMDUyNTM8L29zPiIsIlBlcmlvZGljYWwiOnsiJGlkIjoiMzI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3NDAxNjE2IiwiVXJpU3RyaW5nIjoiaHR0cDovL3d3dy5uY2JpLm5sbS5uaWguZ292L3B1Ym1lZC8zNzQwMTYx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Do0MjowNCIsIk1vZGlmaWVkQnkiOiJfQ2hyaXN0aW5lIE51c3NiYXVtIiwiSWQiOiJlNDcxM2NhOC03ZmRmLTQxMDgtYTA2Mi0wZTYzOTBjMTY1ZjUiLCJNb2RpZmllZE9uIjoiMjAyNC0xMC0yNVQxMDo0Mjow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MTEvYmpvcC4xMjY3NSIsIlVyaVN0cmluZyI6Imh0dHBzOi8vZG9pLm9yZy8xMC4xMTExL2Jqb3AuMTI2Nz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}</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IxIiwiQ291bnQiOjEsIlRleHRVbml0cyI6W3siJGlkIjoiMjIiLCJGb250U3R5bGUiOnsiJGlkIjoiMjMiLCJOZXV0cmFsIjp0cnVlfSwiUmVhZGluZ09yZGVyIjoxLCJUZXh0IjoiWzExXSJ9XX0sIlRhZyI6IkNpdGF2aVBsYWNlaG9sZGVyIzI3ZTFlYjBmLWNlYWYtNDc1NS1hYmY3LTg5NzYxYmQxZGRhOSIsIlRleHQiOiJbMTFdIiwiV0FJVmVyc2lvbiI6IjYuMTcuMC4wIn0=}</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MTQ0OTI5WC4yMDEyLjcwMjI4NSIsIlVyaVN0cmluZyI6Imh0dHBzOi8vZG9pLm9yZy8xMC4xMDgwLzAxNDQ5MjlYLjIwMTIuNzAyMj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OC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z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4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NS0wMS0xNVQxMDowMzoyMSIsIlByb2plY3QiOnsiJHJlZiI6IjgifX0sIlVzZU51bWJlcmluZ1R5cGVPZlBhcmVudERvY3VtZW50IjpmYWxzZX0seyIkaWQiOiIxNC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LHsiJHJlZiI6IjkifSx7IiRpZCI6IjE5IiwiJHR5cGUiOiJTd2lzc0FjYWRlbWljLkNpdGF2aS5QZXJzb24sIFN3aXNzQWNhZGVtaWMuQ2l0YXZpIiwiRmlyc3ROYW1lIjoiVG9uaSIsIkxhc3ROYW1lIjoiVmFuaGFsYSIsIlByb3RlY3RlZCI6ZmFsc2UsIlNleCI6MCwiQ3JlYXRlZEJ5IjoiX0NocmlzdGluZSBOdXNzYmF1bSIsIkNyZWF0ZWRPbiI6IjIwMjItMDItMjNUMTU6NDE6MDciLCJNb2RpZmllZEJ5IjoiX0NocmlzdGluZSBOdXNzYmF1bSIsIklkIjoiZDU5YzM3ZWQtYmJjMi00ZWUxLTg0ZjUtYmZjOGEwMzY4Y2M3IiwiTW9kaWZpZWRPbiI6IjIwMjItMDItMjNUMTU6NDE6MD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OC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}</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jhkMTExMTAtYWE2My00ZGUwLThkYmItZWM4MDI5OTU2NTE2IiwiVGV4dCI6IlsxNF0iLCJXQUlWZXJzaW9uIjoiNi4xNy4wLjAifQ==}</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0Ny9KUFJMUy5TMTY4MDkwIiwiVXJpU3RyaW5nIjoiaHR0cHM6Ly9kb2kub3JnLzEwLjIxNDcvSlBSTFMuUzE2ODA5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g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z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g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S0wMS0xNVQxMDowMzoyMSIsIlByb2plY3QiOnsiJHJlZiI6IjgifX0sIlVzZU51bWJlcmluZ1R5cGVPZlBhcmVudERvY3VtZW50IjpmYWxzZX0seyIkaWQiOiIxNCIsIiR0eXBlIjoiU3dpc3NBY2FkZW1pYy5DaXRhdmkuQ2l0YXRpb25zLldvcmRQbGFjZWhvbGRlckVudHJ5LCBTd2lzc0FjYWRlbWljLkNpdGF2aSIsIklkIjoiZTYxOGMyMzgtNDIwYS00ZGEwLThjNmQtMGE4YTIyY2VmM2MyIiwiUmFuZ2VTdGFydCI6MywiUmVmZXJlbmNlSWQiOiIyMjc3OTc0Yy1iNzcxLTRiNjctYjVmMS1lODk0MDhlMGQ4ZTU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dLCJDaXRhdGlvbktleVVwZGF0ZVR5cGUiOjAsIkNvbGxhYm9yYXRvcnMiOltdLCJEb2kiOiIxMC40MTM1Lzk3ODE0ODMzODA4MTAiLCJFZGl0b3JzIjpbeyIkaWQiOiIxOS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yZWYiOiI4In19LHsiJGlkIjoiMjA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OCJ9fV0sIkV2YWx1YXRpb25Db21wbGV4aXR5IjowLCJFdmFsdWF0aW9uU291cmNlVGV4dEZvcm1hdCI6MCwiR3JvdXBzIjpbXSwiSGFzTGFiZWwxIjpmYWxzZSwiSGFzTGFiZWwyIjpmYWxzZSwiSXNibiI6Ijk3ODE0ODMzODA4Mz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0MTM1Lzk3ODE0ODMzODA4MTAiLCJVcmlTdHJpbmciOiJodHRwczovL2RvaS5vcmcvMTAuNDEzNS85NzgxNDgzMzgwOD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OCJ9fV0sIk9yZ2FuaXphdGlvbnMiOltdLCJPdGhlcnNJbnZvbHZlZCI6W10sIlBsYWNlT2ZQdWJsaWNhdGlvbiI6IjI0NTUgVGVsbGVyIFJvYWQswqBUaG91c2FuZCBPYWtzLMKgQ2FsaWZvcm5pYcKgOTEzMjAiLCJQdWJsaXNoZXJzIjpbeyIkaWQiOiIyN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4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UtMDEtMTVUMTA6MDM6MjEiLCJQcm9qZWN0Ijp7IiRyZWYiOiI4In19LCJVc2VOdW1iZXJpbmdUeXBlT2ZQYXJlbnREb2N1bWVudCI6ZmFsc2V9LHsiJGlkIjoiMjUiLCIkdHlwZSI6IlN3aXNzQWNhZGVtaWMuQ2l0YXZpLkNpdGF0aW9ucy5Xb3JkUGxhY2Vob2xkZXJFbnRyeSwgU3dpc3NBY2FkZW1pYy5DaXRhdmkiLCJJZCI6IjFkNjc2ZTAyLTE0YmYtNDJiZi1hNGY2LWRlNzE0MzJlMzViMiIsIlJhbmdlU3RhcnQiOjMsIlJhbmdlTGVuZ3RoIjo0LCJSZWZlcmVuY2VJZCI6ImZiYWU3ZjZiLTFmMjQtNDQ3NC1hOWM2LWIzYmQxMWZiMzIzYy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0seyIkaWQiOiIzM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zI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k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NDAiLCJDb3VudCI6MSwiVGV4dFVuaXRzIjpbeyIkaWQiOiI0MSIsIkZvbnRTdHlsZSI6eyIkaWQiOiI0MiIsIk5ldXRyYWwiOnRydWV9LCJSZWFkaW5nT3JkZXIiOjEsIlRleHQiOiJbMTXigJMxN10ifV19LCJUYWciOiJDaXRhdmlQbGFjZWhvbGRlciMzNTYzY2MxYS04MmRmLTQ3YTUtODA3Zi0xMjlmYzdlNjdiYmMiLCJUZXh0IjoiWzE14oCTMTddIiwiV0FJVmVyc2lvbiI6IjYuMTcuMC4wIn0=}</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ThdIn1dfSwiVGFnIjoiQ2l0YXZpUGxhY2Vob2xkZXIjMjEwY2ZiOTctYmIzZS00MWI1LTllYWQtMzRmMDJiNGY0MDU1IiwiVGV4dCI6IlsxOF0iLCJXQUlWZXJzaW9uIjoiNi4xNy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Sx7IiRpZCI6IjIxIiwiJHR5cGUiOiJTd2lzc0FjYWRlbWljLkNpdGF2aS5DaXRhdGlvbnMuV29yZFBsYWNlaG9sZGVyRW50cnksIFN3aXNzQWNhZGVtaWMuQ2l0YXZpIiwiSWQiOiJlYzc3ZjgzMi05N2IwLTRkOWItYTUwZC1mZGRmNmFmZGU2MmIiLCJSYW5nZVN0YXJ0IjozLCJSZWZlcmVuY2VJZCI6ImVkZjlhYTVlLTAwYjAtNDg2NS1hN2VlLWE5YzZiZjk2NmM5Y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HJlZiI6IjgifX0seyIkaWQiOiIyNy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jg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I5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zMC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zE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M4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LHsiJGlkIjoiMzkiLCIkdHlwZSI6IlN3aXNzQWNhZGVtaWMuQ2l0YXZpLkNpdGF0aW9ucy5Xb3JkUGxhY2Vob2xkZXJFbnRyeSwgU3dpc3NBY2FkZW1pYy5DaXRhdmkiLCJJZCI6IjNjYmVkOWNhLWZhOTgtNDA4NS05YTI0LWJmYzRiODA5Yjc2NyIsIlJhbmdlU3RhcnQiOjMsIlJhbmdlTGVuZ3RoIjo0LCJSZWZlcmVuY2VJZCI6IjdkMTE3YjgzLTBhNDctNDRjNS1hYjg3LTM1NmQ0MzJlMmRjNy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HJlZiI6IjgifX0seyIkaWQiOiI0N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NDY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NDc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1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1dLCJGb3JtYXR0ZWRUZXh0Ijp7IiRpZCI6IjU1IiwiQ291bnQiOjEsIlRleHRVbml0cyI6W3siJGlkIjoiNTYiLCJGb250U3R5bGUiOnsiJGlkIjoiNTciLCJOZXV0cmFsIjp0cnVlfSwiUmVhZGluZ09yZGVyIjoxLCJUZXh0IjoiWzE44oCTMjBdIn1dfSwiVGFnIjoiQ2l0YXZpUGxhY2Vob2xkZXIjMDhhYzYxZGMtNzYxOC00NTU2LTk4Y2ItN2Y2ZmEwNTA1MzMzIiwiVGV4dCI6IlsxOOKAkzIwXSIsIldBSVZlcnNpb24iOiI2LjE3LjAuMCJ9}</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zMyZjY5NmItMjI1ZC00NWM3LThiNDktYmVlZDUxZTMzNGQ0IiwiVGV4dCI6IlsyMV0iLCJXQUlWZXJzaW9uIjoiNi4xNy4wLjAifQ==}</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0FABF54B"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TkxNjY2LjE5MTcwMyIsIlVyaVN0cmluZyI6Imh0dHBzOi8vZG9pLm9yZy8xMC4xMTQ1LzE5MTY2Ni4xOTE3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k6NTgiLCJNb2RpZmllZEJ5IjoiX0NocmlzdGluZSBOdXNzYmF1bSIsIklkIjoiYzljYTk1NjktYjcyMy00YjNiLTg3NWQtZjI4NzQxODM5ZjVhIiwiTW9kaWZpZWRPbiI6IjIwMjEtMTEtMTdUMDk6Mzk6NTgiLCJQcm9qZWN0Ijp7IiRyZWYiOiI4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}</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0seyIkaWQiOiIxNiIsIiR0eXBlIjoiU3dpc3NBY2FkZW1pYy5DaXRhdmkuQ2l0YXRpb25zLldvcmRQbGFjZWhvbGRlckVudHJ5LCBTd2lzc0FjYWRlbWljLkNpdGF2aSIsIklkIjoiNmVlNWIzMzYtZWYzNy00MmMyLThiNWYtYTNlYTdmMTUzYzY1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S0wMS0xNVQxMDowMzoyMSIsIlByb2plY3QiOnsiJHJlZiI6IjgifX0sIlVzZU51bWJlcmluZ1R5cGVPZlBhcmVudERvY3VtZW50IjpmYWxzZX1dLCJGb3JtYXR0ZWRUZXh0Ijp7IiRpZCI6IjM0IiwiQ291bnQiOjEsIlRleHRVbml0cyI6W3siJGlkIjoiMzUiLCJGb250U3R5bGUiOnsiJGlkIjoiMzYiLCJOZXV0cmFsIjp0cnVlfSwiUmVhZGluZ09yZGVyIjoxLCJUZXh0IjoiWzIzLDI0XSJ9XX0sIlRhZyI6IkNpdGF2aVBsYWNlaG9sZGVyIzUzNDgyMjUyLWNmZmQtNDhkOC04YWYyLTI4Y2FlMzI2MDhlNCIsIlRleHQiOiJbMjMsMjRdIiwiV0FJVmVyc2lvbiI6IjYuMTcuMC4wIn0=}</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0seyIkaWQiOiIyMSIsIiR0eXBlIjoiU3dpc3NBY2FkZW1pYy5DaXRhdmkuQ2l0YXRpb25zLldvcmRQbGFjZWhvbGRlckVudHJ5LCBTd2lzc0FjYWRlbWljLkNpdGF2aSIsIklkIjoiYmE3OTQ1MjYtYThiNS00MzI1LWIzZmMtYTgwMTNiZDk2ODJiIiwiUmFuZ2VTdGFydCI6MywiUmFuZ2VMZW5ndGgiOjMsIlJlZmVyZW5jZUlkIjoiZTc1NjMwMWEtMWQxMC00MzczLTg4NjQtZTQ0OGU0NWUwMWI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gifX0seyIkaWQiOiIyNy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S0wMS0xNVQxMDowMzoyMSIsIlByb2plY3QiOnsiJHJlZiI6IjgifX0sIlVzZU51bWJlcmluZ1R5cGVPZlBhcmVudERvY3VtZW50IjpmYWxzZX0seyIkaWQiOiIzOCIsIiR0eXBlIjoiU3dpc3NBY2FkZW1pYy5DaXRhdmkuQ2l0YXRpb25zLldvcmRQbGFjZWhvbGRlckVudHJ5LCBTd2lzc0FjYWRlbWljLkNpdGF2aSIsIklkIjoiOGJjNjcwNTAtODUyYi00OTA4LWE3N2MtNTU4NGViMjUyOTIwIiwiUmFuZ2VTdGFydCI6NiwiUmVmZXJlbmNlSWQiOiI5YjEwNGQwNy1jNTUxLTQxMzAtYTUzMi05ZjkyN2M4YTA0YzM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0N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U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Y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gifX0seyIkaWQiOiI0Ny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g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4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TUiLCIkdHlwZSI6IlN3aXNzQWNhZGVtaWMuQ2l0YXZpLlJlZmVyZW5jZSwgU3dpc3NBY2FkZW1pYy5DaXRhdmkiLCJBYnN0cmFjdENvbXBsZXhpdHkiOjAsIkFic3RyYWN0U291cmNlVGV4dEZvcm1hdCI6MCwiQXV0aG9ycyI6W10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gifX1dLCJPcmdhbml6YXRpb25zIjpbXSwiT3RoZXJzSW52b2x2ZWQiOltdLCJQbGFjZU9mUHVibGljYXRpb24iOiJJU0NBIiwiUHVibGlzaGVycyI6W3siJGlkIjoiNjI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OC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UtMDEtMTVUMTA6MDM6MjEiLCJQcm9qZWN0Ijp7IiRyZWYiOiI4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gifX1d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OC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c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dGluZSBOdXNzYmF1bSIsIklkIjoiMzM2YzBhOWEtMzI0Yy00MzFhLTk1NjQtNzJhN2RhYWI4YTExIiwiTW9kaWZpZWRPbiI6IjIwMjUtMDEtMTVUMTA6MDM6MjEiLCJQcm9qZWN0Ijp7IiRyZWYiOiI4In19LCJVc2VOdW1iZXJpbmdUeXBlT2ZQYXJlbnREb2N1bWVudCI6ZmFsc2V9LHsiJGlkIjoiNzM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OCJ9fSx7IiRpZCI6Ijc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OD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xIiwiJHR5cGUiOiJTd2lzc0FjYWRlbWljLkNpdGF2aS5Mb2NhdGlvbiwgU3dpc3NBY2FkZW1pYy5DaXRhdmkiLCJBZGRyZXNzIjp7IiRpZCI6Ijg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g1IiwiQ291bnQiOjEsIlRleHRVbml0cyI6W3siJGlkIjoiODYiLCJGb250U3R5bGUiOnsiJGlkIjoiODciLCJOZXV0cmFsIjp0cnVlfSwiUmVhZGluZ09yZGVyIjoxLCJUZXh0IjoiWzExLDI14oCTMjhdIn1dfSwiVGFnIjoiQ2l0YXZpUGxhY2Vob2xkZXIjMTYzYWJmZjktNTgzMS00Y2U3LWJlNzgtZjEyYzc5ODkxMzdiIiwiVGV4dCI6IlsxMSwyNeKAkzI4XSIsIldBSVZlcnNpb24iOiI2LjE3LjAuMCJ9}</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NTkzMjUiLCJVcmlTdHJpbmciOiJodHRwczovL2RvaS5vcmcvMTAuMTE0NS8zMzU5Mz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IxIiwiTW9kaWZpZWRCeSI6Il9DaHJpc3RpbmUgTnVzc2JhdW0iLCJJZCI6IjZlY2I2YmE1LTY1MGUtNDU2Yy04NGUxLTU3OGJlNDBiNzBhOSIsIk1vZGlmaWVkT24iOiIyMDI0LTExLTEyVDEwOjE1OjIxIiwiUHJvamVjdCI6eyIkcmVmIjoiOCJ9fV0sIk51bWJlciI6IkNTQ1c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GlkIjoiOCIsIiR0eXBlIjoiU3dpc3NBY2FkZW1pYy5DaXRhdmkuUHJvamVjdCwgU3dpc3NBY2FkZW1pYy5DaXRhdmkifX0seyIkaWQiOiI5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4In19LHsiJGlkIjoiMTA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OCJ9fSx7IiRpZCI6IjEx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gifX0seyIkaWQiOiIxMi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4In19XS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4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Eb2kiOiIxMC4xMTQ1LzIxNTc2ODkiLCJFZGl0b3JzIjpbeyIkaWQiOiIxNy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4In19LHsiJGlkIjoiMTg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gifX0seyIkaWQiOiIxOS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gifX0seyIkaWQiOiIyMC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4In19XSwiRXZhbHVhdGlvbkNvbXBsZXhpdHkiOjAsIkV2YWx1YXRpb25Tb3VyY2VUZXh0Rm9ybWF0IjowLCJHcm91cHMiOltdLCJIYXNMYWJlbDEiOmZhbHNlLCJIYXNMYWJlbDIiOmZhbHNlLCJJc2JuIjoiOTc4MTQ1MDMxMDYzNS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4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MjQ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g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1LTAxLTE1VDEwOjAzOjIxIiwiUHJvamVjdCI6eyIkcmVmIjoiOC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3RpbmUgTnVzc2JhdW0iLCJJZCI6IjcwZjc1Mzc1LWIwYzMtNGI5Mi1hYmViLWJjYTE3NjhlNTg5YyIsIk1vZGlmaWVkT24iOiIyMDI1LTAxLTE1VDEwOjAzOjIxIiwiUHJvamVjdCI6eyIkcmVmIjoiOCJ9fSwiVXNlTnVtYmVyaW5nVHlwZU9mUGFyZW50RG9jdW1lbnQiOmZhbHNlfSx7IiRpZCI6IjI1IiwiJHR5cGUiOiJTd2lzc0FjYWRlbWljLkNpdGF2aS5DaXRhdGlvbnMuV29yZFBsYWNlaG9sZGVyRW50cnksIFN3aXNzQWNhZGVtaWMuQ2l0YXZpIiwiSWQiOiJlNzUwZDVjMi1kNjg1LTRkMjAtOWViMi0yMDEyNmIzNjVjMmQiLCJSYW5nZUxlbmd0aCI6MywiUmVmZXJlbmNlSWQiOiIzMzZjMGE5YS0zMjRjLTQzMWEtOTU2NC03MmE3ZGFhYjhhMT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OCJ9fV0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4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MzQ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}</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c0NDNlMTdjLTY0N2EtNGYzZi04OWVmLTA3ZTkzMzdkZTE3ZiIsIlJhbmdlU3RhcnQiOjMsIlJlZmVyZW5jZUlkIjoiZjA1MTg1ZDktOGE5NC00MWJlLTk1YzMtZTZlZGNhYmUzNTJ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Iy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4In19XS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OC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y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zMC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MxIiwiJHR5cGUiOiJTd2lzc0FjYWRlbWljLkNpdGF2aS5DaXRhdGlvbnMuV29yZFBsYWNlaG9sZGVyRW50cnksIFN3aXNzQWNhZGVtaWMuQ2l0YXZpIiwiSWQiOiIzZmFkNThjNy1kZTEyLTQ3NzQtOTViMS03MjcwNWIxNzNkY2QiLCJSYW5nZVN0YXJ0IjozLCJSYW5nZUxlbmd0aCI6NCwiUmVmZXJlbmNlSWQiOiIyMDcyOGQwNy1kMDUyLTQwOWItOGM5Ny1hMjdhM2NmYzQ3MTc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M3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gifX0seyIkaWQiOiIzO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4In19LHsiJGlkIjoiMzk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Qw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OCJ9fSx7IiRpZCI6IjQx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gifX1d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OC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Ux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XSwiRm9ybWF0dGVkVGV4dCI6eyIkaWQiOiI1MiIsIkNvdW50IjoxLCJUZXh0VW5pdHMiOlt7IiRpZCI6IjUzIiwiRm9udFN0eWxlIjp7IiRpZCI6IjU0IiwiTmV1dHJhbCI6dHJ1ZX0sIlJlYWRpbmdPcmRlciI6MSwiVGV4dCI6IlszMeKAkzMzXSJ9XX0sIlRhZyI6IkNpdGF2aVBsYWNlaG9sZGVyIzRlZDI3YTA2LWJmOTEtNGU1NC05YzE3LWI3ZmU2OGNkNzU3YiIsIlRleHQiOiJbMzHigJMzM10iLCJXQUlWZXJzaW9uIjoiNi4xNy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A4ZTA3NTg3LWM0N2EtNDU2My05NDA4LTY2OTAzNzNmOTkxZSIsIlJhbmdlTGVuZ3RoIjoyLCJSZWZlcmVuY2VJZCI6ImM0MzZhZGY1LThlMTEtNDgxMy1hZjQxLTc0OWY2NGIyZDh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cmVmIjoiOCJ9fV0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4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U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4In19LHsiJGlkIjoiMz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gifX1d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OC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ND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GlkIjoiOCIsIiR0eXBlIjoiU3dpc3NBY2FkZW1pYy5DaXRhdmkuUHJvamVjdCwgU3dpc3NBY2FkZW1pYy5DaXRhdmkifX0seyIkaWQiOiI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MT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I4XSJ9XX0sIlRhZyI6IkNpdGF2aVBsYWNlaG9sZGVyIzNiMGExMWUxLTAyNTMtNGJhYi04M2YyLWM4MDY3OTczMzQ2YyIsIlRleHQiOiJbMjhdIiwiV0FJVmVyc2lvbiI6IjYuMTcuMC4wIn0=}</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71DA3219"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r w:rsidR="005A2B83">
        <w:rPr>
          <w:lang w:val="en-US"/>
        </w:rPr>
        <w:t>However, a</w:t>
      </w:r>
      <w:r w:rsidR="00AA2755">
        <w:rPr>
          <w:lang w:val="en-US"/>
        </w:rPr>
        <w:t>lthough</w:t>
      </w:r>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r w:rsidR="002E409E">
        <w:rPr>
          <w:lang w:val="en-US"/>
        </w:rPr>
        <w:t>There are four key issues within the existing literature</w:t>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6"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6"/>
      <w:proofErr w:type="spellEnd"/>
    </w:p>
    <w:p w14:paraId="338A3687" w14:textId="781AA4EF"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S0wMS0xNVQxMDowMzoyMS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M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xNywzNF0ifV19LCJUYWciOiJDaXRhdmlQbGFjZWhvbGRlciM4MTgyNzEwNi1mZWIxLTRkZjQtYjJkZC1kMzRjZDgyODVjYTciLCJUZXh0IjoiWzE3LDM0XSIsIldBSVZlcnNpb24iOiI2LjE3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zQyNjMyZTctYjhkOS00NTc3LWEwZjktZGYwZDlmZjVhNjkxIiwiVGV4dCI6IlszNV0iLCJXQUlWZXJzaW9uIjoiNi4xNy4wLjAifQ==}</w:instrText>
          </w:r>
          <w:r w:rsidR="00F9376C" w:rsidRPr="00622143">
            <w:rPr>
              <w:lang w:val="en-US"/>
            </w:rPr>
            <w:fldChar w:fldCharType="separate"/>
          </w:r>
          <w:r w:rsidR="00142576" w:rsidRPr="00622143">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2XSJ9XX0sIlRhZyI6IkNpdGF2aVBsYWNlaG9sZGVyIzY5MWVhNDdkLWFhMTktNDkxYi1iNmY4LThiMDQ5M2MxZTVmMiIsIlRleHQiOiJbMzZdIiwiV0FJVmVyc2lvbiI6IjYuMTcuMC4wIn0=}</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7E5C9B98"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E1NDFhOTcyLWFmODYtNDdkZi1iMWNmLWYwNTExOTFlZjFiOCIsIlRleHQiOiJbMzddIiwiV0FJVmVyc2lvbiI6IjYuMTcuMC4wIn0=}</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zliZjY1ZDYwLWUxZWUtNGQ3MC05NWMxLTI5MWY0ZGI2MjM0OSIsIlRleHQiOiJbMzhdIiwiV0FJVmVyc2lvbiI6IjYuMTcuMC4wIn0=}</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7"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7"/>
    </w:p>
    <w:p w14:paraId="56C7794E" w14:textId="44539015"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1LTAxLTE1VDEwOjAzOjIx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2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1LTAxLTE1VDEwOjAzOjIx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UtMDEtMTVUMTA6MDM6MjE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YsIlJlZmVyZW5jZUlkIjoiYTc3ZTQzMzMtNTkzOC00NzRjLWFmNDMtYzFhYzg3MDk3YWQ3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OC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TQ1LzMzMTk1MDIiLCJVcmlTdHJpbmciOiJodHRwczovL2RvaS5vcmcvMTAuMTE0NS8zMzE5NTAy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0MGI1ZmZmLTQwY2MtNDZkYy05ZmVhLTUzYzJjOGZiNjdhYiIsIk1vZGlmaWVkT24iOiIyMDI0LTAxLTAzVDE0OjE5OjExIiwiUHJvamVjdCI6eyIkcmVmIjoiOCJ9fV0sIk9yZ2FuaXphdGlvbnMiOltdLCJPdGhlcnNJbnZvbHZlZCI6W10sIlBsYWNlT2ZQdWJsaWNhdGlvbiI6Ik5ldyBZb3JrLCBOWSwgVVNBIiwiUHVibGlzaGVycyI6W3siJGlkIjoiNTQ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gifX0seyIkaWQiOiI2M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OCJ9fSx7IiRpZCI6IjYy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OCJ9fSx7IiRpZCI6IjYz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OCJ9fSx7IiRpZCI6IjY0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4In19LHsiJGlkIjoiNjU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4In19LHsiJGlkIjoiNjY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OCJ9fSx7IiRpZCI6IjY3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gifX1d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g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3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gifX0seyIkaWQiOiI4MS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OCJ9fSx7IiRpZCI6Ijgy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gifX0seyIkaWQiOiI4My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4In19LHsiJGlkIjoiODQ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OCJ9fV0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OC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4OCIsIiR0eXBlIjoiU3dpc3NBY2FkZW1pYy5DaXRhdmkuUmVmZXJlbmNlLCBTd2lzc0FjYWRlbWljLkNpdGF2aSIsIkFic3RyYWN0Q29tcGxleGl0eSI6MCwiQWJzdHJhY3RTb3VyY2VUZXh0Rm9ybWF0IjowLCJBdXRob3JzIjpbXSwiQ2l0YXRpb25LZXlVcGRhdGVUeXBlIjowLCJDb2xsYWJvcmF0b3JzIjpbXSwiRG9pIjoiMTAuMTE0NS8yMTU3Njg5IiwiRWRpdG9ycyI6W3siJGlkIjoiODk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OCJ9fSx7IiRpZCI6Ijkw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4In19LHsiJGlkIjoiOTE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4In19LHsiJGlkIjoiOTI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OCJ9fV0sIkV2YWx1YXRpb25Db21wbGV4aXR5IjowLCJFdmFsdWF0aW9uU291cmNlVGV4dEZvcm1hdCI6MCwiR3JvdXBzIjpbXSwiSGFzTGFiZWwxIjpmYWxzZSwiSGFzTGFiZWwyIjpmYWxzZSwiSXNibiI6Ijk3ODE0NTAzMTA2MzUiLCJLZXl3b3JkcyI6W10sIkxvY2F0aW9ucyI6W3siJGlkIjoiOTMiLCIkdHlwZSI6IlN3aXNzQWNhZGVtaWMuQ2l0YXZpLkxvY2F0aW9uLCBTd2lzc0FjYWRlbWljLkNpdGF2aSIsIkFkZHJlc3MiOnsiJGlkIjoiOTQ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OC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2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4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S0wMS0xNVQxMDowMzoyMSIsIlByb2plY3QiOnsiJHJlZiI6Ijg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}</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NDNdIn1dfSwiVGFnIjoiQ2l0YXZpUGxhY2Vob2xkZXIjNzliMjcwZmYtZDY2ZC00MjQ4LWE4ZTItMzhmZDJkMDc1ODRjIiwiVGV4dCI6Ils0M10iLCJXQUlWZXJzaW9uIjoiNi4xNy4wLjAifQ==}</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ZWZlcmVuY2VJZCI6IjA3MTVkODY0LWJmMjEtNDJiNi1iNDQ1LTBiM2ZmYjFmMTBhY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1d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g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0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3RpbmUgTnVzc2JhdW0iLCJJZCI6IjA3MTVkODY0LWJmMjEtNDJiNi1iNDQ1LTBiM2ZmYjFmMTBhYyIsIk1vZGlmaWVkT24iOiIyMDI1LTAxLTE1VDEwOjAzOjIxIiwiUHJvamVjdCI6eyIkcmVmIjoiOCJ9fSwiVXNlTnVtYmVyaW5nVHlwZU9mUGFyZW50RG9jdW1lbnQiOmZhbHNlfSx7IiRpZCI6IjQxIiwiJHR5cGUiOiJTd2lzc0FjYWRlbWljLkNpdGF2aS5DaXRhdGlvbnMuV29yZFBsYWNlaG9sZGVyRW50cnksIFN3aXNzQWNhZGVtaWMuQ2l0YXZpIiwiSWQiOiJmNzM2NmU3NS0wOTlmLTRiMTQtOTIyNi1kZmQyZGE2MzU3ZmMiLCJSYW5nZVN0YXJ0IjozLCJSZWZlcmVuY2VJZCI6IjQzMmMxNmJmLWNkZTgtNDg2Yy1hZmM5LWYyYzU5NjdhYWRmMy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HJlZiI6IjMzIn1d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OC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5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4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S0wMS0xNVQxMDowMzoyMSIsIlByb2plY3QiOnsiJHJlZiI6IjgifX0sIlVzZU51bWJlcmluZ1R5cGVPZlBhcmVudERvY3VtZW50IjpmYWxzZX0seyIkaWQiOiI1MCIsIiR0eXBlIjoiU3dpc3NBY2FkZW1pYy5DaXRhdmkuQ2l0YXRpb25zLldvcmRQbGFjZWhvbGRlckVudHJ5LCBTd2lzc0FjYWRlbWljLkNpdGF2aSIsIklkIjoiNTVhOTY0MDgtYTM4NC00ZjdmLTg4ZmUtMGIzMjJkM2VlZjRiIiwiUmFuZ2VTdGFydCI6MywiUmFuZ2VMZW5ndGgiOjQsIlJlZmVyZW5jZUlkIjoiNTM3YTAwY2UtZGIwMi00NjllLTliMzctYWM3ZGNmZDhjYWY4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Y0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g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}</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1LTAxLTE1VDEwOjAzOjIx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0OCw0OV0ifV19LCJUYWciOiJDaXRhdmlQbGFjZWhvbGRlciM2YTcyYzNmNC00ZjAzLTRmNTctYTI4OS1lNzFhNmQwNDA0NzIiLCJUZXh0IjoiWzQ4LDQ5XSIsIldBSVZlcnNpb24iOiI2LjE3LjAuMCJ9}</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S0wMS0xNVQxMDowMzoyMSIsIlByb2plY3QiOnsiJHJlZiI6IjgifX0sIlVzZU51bWJlcmluZ1R5cGVPZlBhcmVudERvY3VtZW50IjpmYWxzZX0seyIkaWQiOiIxOSIsIiR0eXBlIjoiU3dpc3NBY2FkZW1pYy5DaXRhdmkuQ2l0YXRpb25zLldvcmRQbGFjZWhvbGRlckVudHJ5LCBTd2lzc0FjYWRlbWljLkNpdGF2aSIsIklkIjoiMjAyODg3MzQtNTA4ZC00MzllLThkYjItYmE3NmMwNzc2YzAwIiwiUmFuZ2VTdGFydCI6MywiUmVmZXJlbmNlSWQiOiJjYWRhZjE0NS0yMzYxLTQ3ODAtYjBlYi0yYTRiOTY0OThlMm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cmVmIjoiOCJ9fSx7IiRpZCI6IjI1IiwiJHR5cGUiOiJTd2lzc0FjYWRlbWljLkNpdGF2aS5QZXJzb24sIFN3aXNzQWNhZGVtaWMuQ2l0YXZpIiwiRmlyc3ROYW1lIjoiRWxpc2FiZXQiLCJMYXN0TmFtZSI6IkhhYXMiLCJQcm90ZWN0ZWQiOmZhbHNlLCJTZXgiOjEsIkNyZWF0ZWRCeSI6Il9DaHJpc3RpbmUgTnVzc2JhdW0iLCJDcmVhdGVkT24iOiIyMDI0LTA3LTAzVDE0OjMwOjU2IiwiTW9kaWZpZWRCeSI6Il9DaHJpc3RpbmUgTnVzc2JhdW0iLCJJZCI6ImQ2YzJjNmFiLTI5MGYtNGMyZS1hNmNmLTVmNDU3MDNlNjgxZCIsIk1vZGlmaWVkT24iOiIyMDI0LTA3LTAzVDE0OjMwOjU2IiwiUHJvamVjdCI6eyIkcmVmIjoiOCJ9fSx7IiRpZCI6IjI2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4In19XS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NDQvMjAyM19BSlNMUC0yMy0wMDAyMyIsIlVyaVN0cmluZyI6Imh0dHBzOi8vZG9pLm9yZy8xMC4xMDQ0LzIwMjNfQUpTTFAtMjMtMDAw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A6NTYiLCJNb2RpZmllZEJ5IjoiX0NocmlzdGluZSBOdXNzYmF1bSIsIklkIjoiODg2OTk4YTAtMWE0My00NDMxLWE1MjQtYTg4NWZmZDNhODkxIiwiTW9kaWZpZWRPbiI6IjIwMjQtMDctMDNUMTQ6MzA6N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NzM0MzU0OSIsIlVyaVN0cmluZyI6Imh0dHA6Ly93d3cubmNiaS5ubG0ubmloLmdvdi9wdWJtZWQvMzczNDM1N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gifX0seyIkcmVmIjoiMjYifV0sIkNpdGF0aW9uS2V5VXBkYXRlVHlwZSI6MCwiQ29sbGFib3JhdG9ycyI6W10sIkRhdGUyIjoiMTIuMTEuMjAyMSIsIkRvaSI6IjEwLjEwODAvMDI2OTkyMDYuMjAyMS4xOTc5NjU4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E4IiwiTW9kaWZpZWRCeSI6Il9DaHJpc3RpbmUgTnVzc2JhdW0iLCJJZCI6IjFlMDI4ZTFiLWRiMDUtNGIxOS05NWY4LTZkM2UxNTQzZGE2ZiIsIk1vZGlmaWVkT24iOiIyMDI0LTA3LTAzVDE0OjMzOjE4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Q3NjM1ODgiLCJVcmlTdHJpbmciOiJodHRwOi8vd3d3Lm5jYmkubmxtLm5paC5nb3YvcHVibWVkLzM0NzYzNTg4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FkYW0iLCJMYXN0TmFtZSI6IlZvZ2VsIiwiTWlkZGxlTmFtZSI6IlAuIiwiUHJvdGVjdGVkIjpmYWxzZSwiU2V4IjoyLCJDcmVhdGVkQnkiOiJfQ2hyaXN0aW5lIE51c3NiYXVtIiwiQ3JlYXRlZE9uIjoiMjAyMy0xMS0yMlQxMDo1NTo0MiIsIk1vZGlmaWVkQnkiOiJfQ2hyaXN0aW5lIE51c3NiYXVtIiwiSWQiOiJmMTFlMzhlYS05ZTkyLTQwMGItYjY2My1iNDJmNThmYTQ4NjgiLCJNb2RpZmllZE9uIjoiMjAyMy0xMS0yMlQxMDo1NTo0MiIsIlByb2plY3QiOnsiJHJlZiI6IjgifX0seyIkaWQiOiI1My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4In19LHsiJGlkIjoiNTc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OCJ9fSx7IiRpZCI6IjU4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OCJ9fSx7IiRpZCI6IjU5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gifX0seyIkaWQiOiI2MC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gifX0seyIkaWQiOiI2MS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4In19LHsiJGlkIjoiNjI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4In19XS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4In19LHsiJGlkIjoiNjYiLCIkdHlwZSI6IlN3aXNzQWNhZGVtaWMuQ2l0YXZpLkxvY2F0aW9uLCBTd2lzc0FjYWRlbWljLkNpdGF2aSIsIkFkZHJlc3MiOnsiJGlkIjoiNjc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4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2OS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g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}</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537E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OC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Ix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g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}</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OV0ifV19LCJUYWciOiJDaXRhdmlQbGFjZWhvbGRlciM5YzBiMjM2Ny0xNjU5LTRmMGYtYmY2YS1hNTM1YzIxNmIxYTEiLCJUZXh0IjoiWzE5XSIsIldBSVZlcnNpb24iOiI2LjE3LjAuMCJ9}</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S0wMS0xNVQxMDowMzoyMS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UtMDEtMTVUMTA6MDM6MjEiLCJQcm9qZWN0Ijp7IiRyZWYiOiI4In19LCJVc2VOdW1iZXJpbmdUeXBlT2ZQYXJlbnREb2N1bWVudCI6ZmFsc2V9XSwiRm9ybWF0dGVkVGV4dCI6eyIkaWQiOiIxMyIsIkNvdW50IjoxLCJUZXh0VW5pdHMiOlt7IiRpZCI6IjE0IiwiRm9udFN0eWxlIjp7IiRpZCI6IjE1IiwiTmV1dHJhbCI6dHJ1ZX0sIlJlYWRpbmdPcmRlciI6MSwiVGV4dCI6Ils1NV0ifV19LCJUYWciOiJDaXRhdmlQbGFjZWhvbGRlciMzOTZlM2Y1ZS1kMDJlLTQ3YzctYmM0ZS1lYjNlNTliNTE2ZGQiLCJUZXh0IjoiWzU1XSIsIldBSVZlcnNpb24iOiI2LjE3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2XSJ9XX0sIlRhZyI6IkNpdGF2aVBsYWNlaG9sZGVyIzhkODMwYTk5LWJkM2EtNDU3MS1iMDY5LWE5NTE1NmQ4MTcxMSIsIlRleHQiOiJbNTZdIiwiV0FJVmVyc2lvbiI6IjYuMTcuMC4wIn0=}</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1Nyw1OF0ifV19LCJUYWciOiJDaXRhdmlQbGFjZWhvbGRlciMxOTYxMzMzNS00NmE1LTQ2NjEtOTM0OS0zMmVjMmNiMWM5ZmEiLCJUZXh0IjoiWzU3LDU4XSIsIldBSVZlcnNpb24iOiI2LjE3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N0aW5lIE51c3NiYXVtIiwiSWQiOiI5MTFjNzQ5Mi00NGM3LTQwYTctYjg0YS03YzdjZjI4Yzc5YjM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5XSJ9XX0sIlRhZyI6IkNpdGF2aVBsYWNlaG9sZGVyIzJmMWM1MTkxLTFkOTctNDIxNS05OWQzLWMxNGNhNGU4NTNiOCIsIlRleHQiOiJbNTldIiwiV0FJVmVyc2lvbiI6IjYuMTc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1LTAxLTE1VDEwOjAzOjIx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UtMDEtMTVUMTA6MDM6MjE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1LTAxLTE1VDEwOjAzOjIxIiwiUHJvamVjdCI6eyIkcmVmIjoiOCJ9fSwiVXNlTnVtYmVyaW5nVHlwZU9mUGFyZW50RG9jdW1lbnQiOmZhbHNlfV0sIkZvcm1hdHRlZFRleHQiOnsiJGlkIjoiNTgiLCJDb3VudCI6MSwiVGV4dFVuaXRzIjpbeyIkaWQiOiI1OSIsIkZvbnRTdHlsZSI6eyIkaWQiOiI2MCIsIk5ldXRyYWwiOnRydWV9LCJSZWFkaW5nT3JkZXIiOjEsIlRleHQiOiJbNjDigJM2Ml0ifV19LCJUYWciOiJDaXRhdmlQbGFjZWhvbGRlciMwNTJjYWUxMi0zNjY3LTQzN2ItODc2Ny1jNDliMGQxZmNhZDYiLCJUZXh0IjoiWzYw4oCTNjJdIiwiV0FJVmVyc2lvbiI6IjYuMTc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0MS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M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g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0Ny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4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UtMDEtMTVUMTA6MDM6MjEiLCJQcm9qZWN0Ijp7IiRyZWYiOiI4In19LCJVc2VOdW1iZXJpbmdUeXBlT2ZQYXJlbnREb2N1bWVudCI6ZmFsc2V9XSwiRm9ybWF0dGVkVGV4dCI6eyIkaWQiOiI0OCIsIkNvdW50IjoxLCJUZXh0VW5pdHMiOlt7IiRpZCI6IjQ5IiwiRm9udFN0eWxlIjp7IiRpZCI6IjUwIiwiTmV1dHJhbCI6dHJ1ZX0sIlJlYWRpbmdPcmRlciI6MSwiVGV4dCI6IlsyMCw2Myw2NF0ifV19LCJUYWciOiJDaXRhdmlQbGFjZWhvbGRlciNmNWU2NTA5ZS0zZjE2LTRhNDQtOTY1MS05MWRiNWZkMzlmMzMiLCJUZXh0IjoiWzIwLDYzLDY0XSIsIldBSVZlcnNpb24iOiI2LjE3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QUZGQy4yMDE3LjI3NjMxMzQiLCJVcmlTdHJpbmciOiJodHRwczovL2RvaS5vcmcvMTAuMTEwOS9UQUZGQy4yMDE3LjI3NjMx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}</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OCJ9fSx7IiRpZCI6IjEyIiwiJHR5cGUiOiJTd2lzc0FjYWRlbWljLkNpdGF2aS5QZXJzb24sIFN3aXNzQWNhZGVtaWMuQ2l0YXZpIiwiRmlyc3ROYW1lIjoiRWxpemFiZXRoIiwiTGFzdE5hbWUiOiJCcm9hZGJlbnQiLCJQcm90ZWN0ZWQiOmZhbHNlLCJTZXgiOjEsIkNyZWF0ZWRCeSI6Il9DaHJpc3RpbmUgTnVzc2JhdW0iLCJDcmVhdGVkT24iOiIyMDIzLTEyLTAyVDE0OjA2OjA2IiwiTW9kaWZpZWRCeSI6Il9DaHJpc3RpbmUgTnVzc2JhdW0iLCJJZCI6ImVmNmEzODFkLWEwZGUtNGQ5ZC04NmUzLTBlNjUyN2IyZmMyNyIsIk1vZGlmaWVkT24iOiIyMDIzLTEyLTAyVDE0OjA2OjA2IiwiUHJvamVjdCI6eyIkcmVmIjoiOCJ9fV0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4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Y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OC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3RpbmUgTnVzc2JhdW0iLCJJZCI6ImQ4ZTVhN2QzLWE3OTItNGZjMy1hYWQ1LWRkODI4N2NlZDE1MC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NThdIn1dfSwiVGFnIjoiQ2l0YXZpUGxhY2Vob2xkZXIjZTI0NDJjNjEtNWM1Yi00YTNjLWIzNTctZGQ0ZGQ1YTc3OWJlIiwiVGV4dCI6Ils1OF0iLCJXQUlWZXJzaW9uIjoiNi4xNy4wLjAifQ==}</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2M5NjkxZmNiLTZkZTctNGNkNS05MzQ4LTQ2MjJiZjhhMjAzZSIsIlRleHQiOiJbMzddIiwiV0FJVmVyc2lvbiI6IjYuMTcuMC4wIn0=}</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8"/>
      <w:r w:rsidR="000D3015" w:rsidRPr="001F0EC4">
        <w:rPr>
          <w:lang w:val="en-US"/>
        </w:rPr>
        <w:t>.</w:t>
      </w:r>
      <w:bookmarkEnd w:id="9"/>
      <w:r w:rsidR="0002272B" w:rsidRPr="001F0EC4">
        <w:rPr>
          <w:lang w:val="en-US"/>
        </w:rPr>
        <w:t xml:space="preserve"> </w:t>
      </w:r>
      <w:bookmarkStart w:id="11" w:name="_Hlk187656620"/>
      <w:bookmarkEnd w:id="10"/>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12" w:name="_Hlk180760509"/>
      <w:bookmarkStart w:id="13"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Nzc4NzgwIiwiVXJpU3RyaW5nIjoiaHR0cDovL3d3dy5uY2JpLm5sbS5uaWguZ292L3B1Ym1lZC8zODc3ODc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jozMDo0NSIsIk1vZGlmaWVkQnkiOiJfQ2hyaXN0aW5lIE51c3NiYXVtIiwiSWQiOiJiODdlNzcyNi0zNjAwLTRjNTEtOTM0Zi0zZTYxMTE3Njc2YjMiLCJNb2RpZmllZE9uIjoiMjAyNC0xMC0yNVQxMjozMD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MwMTAwNjYyNDEyNTYyMjEiLCJVcmlTdHJpbmciOiJodHRwczovL2RvaS5vcmcvMTAuMTE3Ny8wMzAxMDA2NjI0MTI1NjIy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jozMDo0NSIsIk1vZGlmaWVkQnkiOiJfQ2hyaXN0aW5lIE51c3NiYXVtIiwiSWQiOiJkM2YzYTNiZS05Mjg5LTQxMDctYWRjOS01ZTExYTVmYTJmMzIiLCJNb2RpZmllZE9uIjoiMjAyNC0xMC0yNVQxMjozMDo0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MzQ4NjMwIiwiVXJpU3RyaW5nIjoiaHR0cHM6Ly93d3cubmNiaS5ubG0ubmloLmdvdi9wbWMvYXJ0aWNsZXMvUE1DMTEzNDg2M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Y2XSJ9XX0sIlRhZyI6IkNpdGF2aVBsYWNlaG9sZGVyIzQ2ZjI0NGEyLWIyOTQtNGVjOC1iZTkwLTAzZGI2YjNlMmVmNSIsIlRleHQiOiJbNjZdIiwiV0FJVmVyc2lvbiI6IjYuMTc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12"/>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11"/>
      <w:bookmarkEnd w:id="13"/>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Y3XSJ9XX0sIlRhZyI6IkNpdGF2aVBsYWNlaG9sZGVyI2ExNzRkNWZlLTdkODUtNDJiMi04NzE1LTczOGEwNTBhMjNlMiIsIlRleHQiOiJbNjddIiwiV0FJVmVyc2lvbiI6IjYuMTc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berschrift2"/>
        <w:spacing w:line="480" w:lineRule="auto"/>
        <w:jc w:val="both"/>
        <w:rPr>
          <w:i/>
          <w:iCs/>
          <w:lang w:val="en-US"/>
        </w:rPr>
      </w:pPr>
      <w:bookmarkStart w:id="14"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14"/>
    </w:p>
    <w:p w14:paraId="7427FC61" w14:textId="10A68DB6"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15"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15"/>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ZDMzYzMyOGYtOWI3NS00MjJiLTlkNTctZTU4MDVhZTEwOTJkIiwiVGV4dCI6Ils2OF0iLCJXQUlWZXJzaW9uIjoiNi4xNy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1dLCJGb3JtYXR0ZWRUZXh0Ijp7IiRpZCI6IjEzIiwiQ291bnQiOjEsIlRleHRVbml0cyI6W3siJGlkIjoiMTQiLCJGb250U3R5bGUiOnsiJGlkIjoiMTUiLCJOZXV0cmFsIjp0cnVlfSwiUmVhZGluZ09yZGVyIjoxLCJUZXh0IjoiWzY5XSJ9XX0sIlRhZyI6IkNpdGF2aVBsYWNlaG9sZGVyIzU4OTRmOGQxLTY5MzAtNDcxYS1iYTY2LTlhOWRlZWUxMmE4ZSIsIlRleHQiOiJbNjldIiwiV0FJVmVyc2lvbiI6IjYuMTcuMC4wIn0=}</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16" w:name="_Hlk182414931"/>
      <w:bookmarkStart w:id="17" w:name="_Hlk180774683"/>
      <w:r w:rsidR="005A2B83" w:rsidRPr="005A2B83">
        <w:rPr>
          <w:color w:val="C00000"/>
          <w:lang w:val="en-US"/>
        </w:rPr>
        <w:t>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w:t>
      </w:r>
      <w:r w:rsidR="005A2B83" w:rsidRPr="005A2B83">
        <w:rPr>
          <w:lang w:val="en-US"/>
        </w:rPr>
        <w:t xml:space="preserve">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w:t>
      </w:r>
      <w:r w:rsidR="005A2B83">
        <w:rPr>
          <w:lang w:val="en-US"/>
        </w:rPr>
        <w:t xml:space="preserve">. </w:t>
      </w:r>
      <w:r w:rsidR="005A2B83" w:rsidRPr="005A2B83">
        <w:rPr>
          <w:color w:val="C00000"/>
          <w:lang w:val="en-US"/>
        </w:rPr>
        <w:t>More recently though, these fields arguably benefited from interconnectivity, with</w:t>
      </w:r>
      <w:r w:rsidR="00976793" w:rsidRPr="005A2B83">
        <w:rPr>
          <w:color w:val="C00000"/>
          <w:lang w:val="en-US"/>
        </w:rPr>
        <w:t xml:space="preserve"> </w:t>
      </w:r>
      <w:r w:rsidR="00976793" w:rsidRPr="001F0EC4">
        <w:rPr>
          <w:lang w:val="en-US"/>
        </w:rPr>
        <w:t xml:space="preserve">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18"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ddIn1dfSwiVGFnIjoiQ2l0YXZpUGxhY2Vob2xkZXIjY2JhNWI1YTMtYjI1ZC00YTZmLWI4OGQtMmQ3MDQ4YzEwNmQ2IiwiVGV4dCI6IlsxN10iLCJXQUlWZXJzaW9uIjoiNi4xNy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1dLCJGb3JtYXR0ZWRUZXh0Ijp7IiRpZCI6IjE2IiwiQ291bnQiOjEsIlRleHRVbml0cyI6W3siJGlkIjoiMTciLCJGb250U3R5bGUiOnsiJGlkIjoiMTgiLCJOZXV0cmFsIjp0cnVlfSwiUmVhZGluZ09yZGVyIjoxLCJUZXh0IjoiWzIzXSJ9XX0sIlRhZyI6IkNpdGF2aVBsYWNlaG9sZGVyIzBmYjIwOTNkLTE4MTktNGE3OS1iYTQyLTA1Y2UwMzc4YmNjZCIsIlRleHQiOiJbMjNdIiwiV0FJVmVyc2lvbiI6IjYuMTcuMC4wIn0=}</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6"/>
      <w:r w:rsidR="006613F4" w:rsidRPr="001F0EC4">
        <w:rPr>
          <w:lang w:val="en-US"/>
        </w:rPr>
        <w:t xml:space="preserve"> </w:t>
      </w:r>
      <w:bookmarkEnd w:id="17"/>
      <w:bookmarkEnd w:id="18"/>
      <w:r w:rsidR="00CF61EC" w:rsidRPr="001F0EC4">
        <w:rPr>
          <w:lang w:val="en-US"/>
        </w:rPr>
        <w:t>O</w:t>
      </w:r>
      <w:r w:rsidR="00D5483F" w:rsidRPr="001F0EC4">
        <w:rPr>
          <w:lang w:val="en-US"/>
        </w:rPr>
        <w:t xml:space="preserve">ne </w:t>
      </w:r>
      <w:r w:rsidR="00D5483F" w:rsidRPr="001F0EC4">
        <w:rPr>
          <w:lang w:val="en-US"/>
        </w:rPr>
        <w:lastRenderedPageBreak/>
        <w:t>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1LTAxLTE1VDEwOjAzOjIx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Uxlbmd0aCI6My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}</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c1XSJ9XX0sIlRhZyI6IkNpdGF2aVBsYWNlaG9sZGVyIzcyYmRiYzU3LWRiNDQtNGZkNy1hNWRlLWNmOWFiMGIwZTQ1MCIsIlRleHQiOiJbNzVdIiwiV0FJVmVyc2lvbiI6IjYuMTcuMC4wIn0=}</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1LTAxLTE1VDEwOjAzOjIx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UtMDEtMTVUMTA6MDM6MjE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Qx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QyIiwiQ291bnQiOjEsIlRleHRVbml0cyI6W3siJGlkIjoiNDMiLCJGb250U3R5bGUiOnsiJGlkIjoiNDQiLCJOZXV0cmFsIjp0cnVlfSwiUmVhZGluZ09yZGVyIjoxLCJUZXh0IjoiWzExLDc2XSJ9XX0sIlRhZyI6IkNpdGF2aVBsYWNlaG9sZGVyIzFjNDQyN2JiLThiYjktNDY2OS04ZDM0LTBlYzBhMTI2ZDYxNCIsIlRleHQiOiJbMTEsNzZdIiwiV0FJVmVyc2lvbiI6IjYuMTcuMC4wIn0=}</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r w:rsidR="00140813">
        <w:rPr>
          <w:lang w:val="en-US"/>
        </w:rPr>
        <w:t>voices</w:t>
      </w:r>
      <w:r w:rsidR="00140813"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M2Y0N2ViZWUtOTQ3OC00MDM2LThlOTEtZWI0MGZjMDMwNjE3IiwiVGV4dCI6Ils3N10iLCJXQUlWZXJzaW9uIjoiNi4xNy4wLjAifQ==}</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19" w:name="_Toc160791730"/>
      <w:r w:rsidRPr="000D56B2">
        <w:rPr>
          <w:i/>
          <w:iCs/>
          <w:lang w:val="en-US"/>
        </w:rPr>
        <w:t>Insufficient anchoring in voice perception theory</w:t>
      </w:r>
      <w:bookmarkEnd w:id="19"/>
    </w:p>
    <w:p w14:paraId="05E0D106" w14:textId="340A030B"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r w:rsidR="005A2B83" w:rsidRPr="005A2B83">
        <w:rPr>
          <w:color w:val="C00000"/>
          <w:lang w:val="en-US"/>
        </w:rPr>
        <w:t xml:space="preserve">Indeed, several authors have pointed out that research on voice naturalness is lacking theoretical perspectives on voice perception and voice analysis </w:t>
      </w:r>
      <w:sdt>
        <w:sdtPr>
          <w:rPr>
            <w:color w:val="C00000"/>
            <w:lang w:val="en-US"/>
          </w:rPr>
          <w:alias w:val="To edit, see citavi.com/edit"/>
          <w:tag w:val="CitaviPlaceholder#ed887f0b-34cc-48e4-828e-b6e3c1d8a614"/>
          <w:id w:val="-930267067"/>
          <w:placeholder>
            <w:docPart w:val="9F20F0FD2BE4445586F9971E59F33B76"/>
          </w:placeholder>
        </w:sdtPr>
        <w:sdtContent>
          <w:r w:rsidR="005A2B83" w:rsidRPr="005A2B83">
            <w:rPr>
              <w:color w:val="C00000"/>
              <w:lang w:val="en-US"/>
            </w:rPr>
            <w:fldChar w:fldCharType="begin"/>
          </w:r>
          <w:r w:rsidR="005A2B83" w:rsidRPr="005A2B8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UtMDEtMTVUMTA6MDM6MjEiLCJQcm9qZWN0Ijp7IiRyZWYiOiI4In19LCJVc2VOdW1iZXJpbmdUeXBlT2ZQYXJlbnREb2N1bWVudCI6ZmFsc2V9XSwiRm9ybWF0dGVkVGV4dCI6eyIkaWQiOiIzMSIsIkNvdW50IjoxLCJUZXh0VW5pdHMiOlt7IiRpZCI6IjMyIiwiRm9udFN0eWxlIjp7IiRpZCI6IjMzIiwiTmV1dHJhbCI6dHJ1ZX0sIlJlYWRpbmdPcmRlciI6MSwiVGV4dCI6IlsxNywyM10ifV19LCJUYWciOiJDaXRhdmlQbGFjZWhvbGRlciNlZDg4N2YwYi0zNGNjLTQ4ZTQtODI4ZS1iNmUzYzFkOGE2MTQiLCJUZXh0IjoiWzE3LDIzXSIsIldBSVZlcnNpb24iOiI2LjE3LjAuMCJ9}</w:instrText>
          </w:r>
          <w:r w:rsidR="005A2B83" w:rsidRPr="005A2B83">
            <w:rPr>
              <w:color w:val="C00000"/>
              <w:lang w:val="en-US"/>
            </w:rPr>
            <w:fldChar w:fldCharType="separate"/>
          </w:r>
          <w:r w:rsidR="005A2B83" w:rsidRPr="005A2B83">
            <w:rPr>
              <w:color w:val="C00000"/>
              <w:lang w:val="en-US"/>
            </w:rPr>
            <w:t>[17,23]</w:t>
          </w:r>
          <w:r w:rsidR="005A2B83" w:rsidRPr="005A2B83">
            <w:rPr>
              <w:color w:val="C00000"/>
              <w:lang w:val="en-US"/>
            </w:rPr>
            <w:fldChar w:fldCharType="end"/>
          </w:r>
        </w:sdtContent>
      </w:sdt>
      <w:r w:rsidR="005A2B83" w:rsidRPr="005A2B83">
        <w:rPr>
          <w:color w:val="C00000"/>
          <w:lang w:val="en-US"/>
        </w:rPr>
        <w:t>.</w:t>
      </w:r>
      <w:r w:rsidR="005A2B83">
        <w:rPr>
          <w:color w:val="C00000"/>
          <w:lang w:val="en-US"/>
        </w:rPr>
        <w:t xml:space="preserve"> </w:t>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2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0"/>
    </w:p>
    <w:p w14:paraId="6D8DDD4D" w14:textId="5B026658"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r w:rsidR="00D555A3" w:rsidRPr="00D555A3">
        <w:rPr>
          <w:color w:val="C00000"/>
          <w:lang w:val="en-US"/>
        </w:rPr>
        <w:t xml:space="preserve">a logical next step is to </w:t>
      </w:r>
      <w:r w:rsidR="00D114BD">
        <w:rPr>
          <w:lang w:val="en-US"/>
        </w:rPr>
        <w:t>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21" w:name="_Toc160791732"/>
      <w:r w:rsidRPr="000D56B2">
        <w:rPr>
          <w:i/>
          <w:iCs/>
          <w:lang w:val="en-US"/>
        </w:rPr>
        <w:lastRenderedPageBreak/>
        <w:t>Definitions of naturalness</w:t>
      </w:r>
      <w:bookmarkEnd w:id="21"/>
    </w:p>
    <w:p w14:paraId="3FBCC4BB" w14:textId="59413EB6"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dHJ1ZTwvaW4+XHJcbiAgPG9zPjExMjwvb3M+XHJcbiAgPHBzPjExMjwvcHM+XHJcbjwvc3A+XHJcbjxlcD5cclxuICA8bj4xMjA8L24+XHJcbiAgPGluPnRydWU8L2luPlxyXG4gIDxvcz4xMjA8L29zPlxyXG4gIDxwcz4xMjA8L3BzPlxyXG48L2VwPlxyXG48b3M+MTEyLTEyMDwvb3M+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2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23"/>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XHJcbiAgPG5zPk9taXQ8L25zPlxyXG4gIDxvcz5FTDk1PC9vcz5cclxuICA8cHM+RUw5NTwvcHM+XHJcbjwvc3A+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MTE8L29zPlxyXG4gIDxwcz4xMTwvcHM+XHJcbjwvc3A+XHJcbjxlcD5cclxuICA8bj4xOTwvbj5cclxuICA8aW4+dHJ1ZTwvaW4+XHJcbiAgPG9zPjE5PC9vcz5cclxuICA8cHM+MTk8L3BzPlxyXG48L2VwPlxyXG48b3M+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4994453"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24" w:name="_Hlk187659885"/>
      <w:r>
        <w:rPr>
          <w:lang w:val="en-US"/>
        </w:rPr>
        <w:t xml:space="preserve">Compared to the deviation-based definition, it </w:t>
      </w:r>
      <w:r w:rsidR="00973FEE" w:rsidRPr="00973FEE">
        <w:rPr>
          <w:color w:val="C00000"/>
          <w:lang w:val="en-US"/>
        </w:rPr>
        <w:t>requires</w:t>
      </w:r>
      <w:r>
        <w:rPr>
          <w:lang w:val="en-US"/>
        </w:rPr>
        <w:t xml:space="preserve"> an important additional assumption: </w:t>
      </w:r>
      <w:bookmarkEnd w:id="24"/>
      <w:r>
        <w:rPr>
          <w:lang w:val="en-US"/>
        </w:rPr>
        <w:t xml:space="preserve">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r w:rsidR="003F3C27" w:rsidRPr="003F3C27">
        <w:rPr>
          <w:color w:val="C00000"/>
          <w:lang w:val="en-US"/>
        </w:rPr>
        <w:t xml:space="preserve">These specifications make </w:t>
      </w:r>
      <w:r w:rsidR="00FE65B5">
        <w:rPr>
          <w:color w:val="C00000"/>
          <w:lang w:val="en-US"/>
        </w:rPr>
        <w:t xml:space="preserve">the </w:t>
      </w:r>
      <w:bookmarkStart w:id="25" w:name="_GoBack"/>
      <w:bookmarkEnd w:id="25"/>
      <w:r w:rsidR="003F3C27" w:rsidRPr="003F3C27">
        <w:rPr>
          <w:color w:val="C00000"/>
          <w:lang w:val="en-US"/>
        </w:rPr>
        <w:t xml:space="preserve">human-likeness-based conceptualization very intuitive and thus particularly well-suited for research involving synthetic voices. </w:t>
      </w:r>
    </w:p>
    <w:p w14:paraId="67AA69E6" w14:textId="5E75BB6B"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w:t>
      </w:r>
      <w:r>
        <w:rPr>
          <w:lang w:val="en-US"/>
        </w:rPr>
        <w:lastRenderedPageBreak/>
        <w:t xml:space="preserve">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NmQ4NzUzNjktM2M3MS00YjFjLTk5ODEtNTgzMmIzMmM5MzQ2IiwiVGV4dCI6Ils3N10iLCJXQUlWZXJzaW9uIjoiNi4xNy4wLjAifQ==}</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26" w:name="_Toc160791733"/>
      <w:r w:rsidRPr="000D56B2">
        <w:rPr>
          <w:i/>
          <w:iCs/>
          <w:lang w:val="en-US"/>
        </w:rPr>
        <w:t>Delimiting distinctiveness and authenticity</w:t>
      </w:r>
      <w:bookmarkEnd w:id="26"/>
    </w:p>
    <w:p w14:paraId="7C0335C5" w14:textId="541C87ED"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1NTM4OTUiLCJVcmlTdHJpbmciOiJodHRwOi8vd3d3Lm5jYmkubmxtLm5paC5nb3YvcHVibWVkLzIwNTUzO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A3OjM4IiwiTW9kaWZpZWRCeSI6Il9DaHJpc3RpbmUgTnVzc2JhdW0iLCJJZCI6IjA5MTc2ZmJjLWY5NTctNDFkZC1iM2FkLTQ1MDcyNWQ5ZWNlMSIsIk1vZGlmaWVkT24iOiIyMDI0LTA3LTIzVDE0OjA3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5ldXJvaW1hZ2UuMjAxMC4wNS4wNDgiLCJVcmlTdHJpbmciOiJodHRwczovL2RvaS5vcmcvMTAuMTAxNi9qLm5ldXJvaW1hZ2UuMjAxMC4wNS4w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jU0Mjc4ODMiLCJVcmlTdHJpbmciOiJodHRwOi8vd3d3Lm5jYmkubmxtLm5paC5nb3YvcHVibWVkLzI1NDI3ODg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ExZGFlYTNlLTE5M2UtNDU0NC1iMmVkLTMyOTI3ZjM2ZjhjMSIsIk1vZGlmaWVkT24iOiIyMDE5LTAyLTIxVDEyOjUwOjU0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4MC8xNzQ3MDIxOC4yMDE0Ljk5MDM5MiIsIlVyaVN0cmluZyI6Imh0dHBzOi8vZG9pLm9yZy8xMC4xMDgwLzE3NDcwMjE4LjIwMTQuOTkwMzk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However, distinctiveness</w:t>
      </w:r>
      <w:r w:rsidR="00D555A3">
        <w:rPr>
          <w:lang w:val="en-US"/>
        </w:rPr>
        <w:t>,</w:t>
      </w:r>
      <w:r w:rsidR="00BD0FF9">
        <w:rPr>
          <w:lang w:val="en-US"/>
        </w:rPr>
        <w:t xml:space="preserve"> as a </w:t>
      </w:r>
      <w:r w:rsidR="00D439EB">
        <w:rPr>
          <w:lang w:val="en-US"/>
        </w:rPr>
        <w:t>different concept</w:t>
      </w:r>
      <w:r w:rsidR="00D555A3">
        <w:rPr>
          <w:lang w:val="en-US"/>
        </w:rPr>
        <w: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7"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7"/>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8"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8"/>
    <w:p w14:paraId="71F59662" w14:textId="57BC7CE0"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29"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w:t>
      </w:r>
      <w:r w:rsidR="006424FE">
        <w:rPr>
          <w:lang w:val="en-US"/>
        </w:rPr>
        <w:lastRenderedPageBreak/>
        <w:t xml:space="preserve">– rather than the holistic impression of a voice. </w:t>
      </w:r>
      <w:bookmarkEnd w:id="29"/>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GF0csOtY2lhIiwiTGFzdE5hbWUiOiJBcnJpYWdhIiwiUHJvdGVjdGVkIjpmYWxzZSwiU2V4IjowLCJDcmVhdGVkQnkiOiJfQ2hyaXN0aW5lIE51c3NiYXVtIiwiQ3JlYXRlZE9uIjoiMjAyNC0wNi0wNlQxMDowNTo0MiIsIk1vZGlmaWVkQnkiOiJfQ2hyaXN0aW5lIE51c3NiYXVtIiwiSWQiOiIzYTlkMzY2Ny1jMGJkLTRhYTctYTc0NS04OWVjZGZkODFiYzciLCJNb2RpZmllZE9uIjoiMjAyNC0wNi0wNlQxMDowNTo0MiIsIlByb2plY3QiOnsiJHJlZiI6IjgifX0seyIkaWQiOiIxMC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S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4In19LHsiJGlkIjoiMTIiLCIkdHlwZSI6IlN3aXNzQWNhZGVtaWMuQ2l0YXZpLlBlcnNvbiwgU3dpc3NBY2FkZW1pYy5DaXRhdmkiLCJGaXJzdE5hbWUiOiJTb2ZpYSIsIkxhc3ROYW1lIjoiRnJhZGUiLCJQcm90ZWN0ZWQiOmZhbHNlLCJTZXgiOjEsIkNyZWF0ZWRCeSI6Il9DaHJpc3RpbmUgTnVzc2JhdW0iLCJDcmVhdGVkT24iOiIyMDI0LTA2LTA2VDEwOjA1OjQyIiwiTW9kaWZpZWRCeSI6Il9DaHJpc3RpbmUgTnVzc2JhdW0iLCJJZCI6ImY0OWFjZjM0LWFhMGUtNGQxNC1hYTNkLTUyNGU3MWQ5MmFiOCIsIk1vZGlmaWVkT24iOiIyMDI0LTA2LTA2VDEwOjA1OjQyIiwiUHJvamVjdCI6eyIkcmVmIjoiOCJ9fSx7IiRpZCI6IjEz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yZWYiOiI4In19LHsiJGlkIjoiMTQ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YXRlMiI6IjE1LjA1LjIwMjEiLCJEb2kiOiIxMC4xMDE2L2ouY29ydGV4LjIwMjEuMDQuMDE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jb3J0ZXguMjAyMS4wNC4wMTUiLCJVcmlTdHJpbmciOiJodHRwczovL2RvaS5vcmcvMTAuMTAxNi9qLmNvcnRleC4yMDIxLjA0LjA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To0MiIsIk1vZGlmaWVkQnkiOiJfQ2hyaXN0aW5lIE51c3NiYXVtIiwiSWQiOiJmODdiMDkzZC1lYjlmLTQyMjgtOGQwMy0xM2FmODMxMjkwMzMiLCJNb2RpZmllZE9uIjoiMjAyNC0wNi0wNlQxMDowNTo0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0MTAyNDExIiwiVXJpU3RyaW5nIjoiaHR0cDovL3d3dy5uY2JpLm5sbS5uaWguZ292L3B1Ym1lZC8zNDEwMjQx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3RpbmUgTnVzc2JhdW0iLCJJZCI6ImE0NzI1NzJmLTZhZDAtNGVmZi05ZDViLTJkM2IwZWZjNzFiZSIsIk1vZGlmaWVkT24iOiIyMDI1LTAxLTE1VDEwOjAzOjIx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ZWZlcmVuY2VJZCI6ImI4NmVlOGZhLTg0NjYtNDZiZC04OWNmLTg3MDRjMWM0OTQw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3In0seyIkaWQiOiIyO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cmVmIjoiMTQifSx7IiRpZCI6IjI5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LHsiJGlkIjoiMzA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4In19XS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4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jE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dGluZSBOdXNzYmF1bSIsIklkIjoiYjg2ZWU4ZmEtODQ2Ni00NmJkLTg5Y2YtODcwNGMxYzQ5NDA2IiwiTW9kaWZpZWRPbiI6IjIwMjUtMDEtMTVUMTA6MDM6MjEiLCJQcm9qZWN0Ijp7IiRyZWYiOiI4In19LCJVc2VOdW1iZXJpbmdUeXBlT2ZQYXJlbnREb2N1bWVudCI6ZmFsc2V9LHsiJGlkIjoiMzc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HJlZiI6IjEwIn0seyIkcmVmIjoiNyJ9XS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4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NDg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4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}</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30"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30"/>
      <w:r w:rsidR="00A669E8" w:rsidRPr="001F0EC4">
        <w:rPr>
          <w:lang w:val="en-US"/>
        </w:rPr>
        <w:t xml:space="preserve">of </w:t>
      </w:r>
      <w:proofErr w:type="spellStart"/>
      <w:r w:rsidR="009E58AB" w:rsidRPr="001F0EC4">
        <w:rPr>
          <w:lang w:val="en-US"/>
        </w:rPr>
        <w:t>deepfakes</w:t>
      </w:r>
      <w:proofErr w:type="spellEnd"/>
      <w:r w:rsidR="009E58AB" w:rsidRPr="001F0EC4">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0YjNkNzRkLWMyZWQtNDJkOS1iZmNlLTZkYzIxM2Y5Y2I2NSIsIlRleHQiOiJbN10iLCJXQUlWZXJzaW9uIjoiNi4xNy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31"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1LTAxLTE1VDEwOjAzOjIx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3RpbmUgTnVzc2JhdW0iLCJJZCI6IjlhM2Q4NzI3LTUxZDctNGMzNS04M2UzLWJkZGI1ZTI4ZWVk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ODgsODldIn1dfSwiVGFnIjoiQ2l0YXZpUGxhY2Vob2xkZXIjOGIxODM4YWUtZjFkZS00NTc0LWI4Y2EtYjhhZjk0NzlmNThkIiwiVGV4dCI6Ils4OCw4OV0iLCJXQUlWZXJzaW9uIjoiNi4xNy4wLjAifQ==}</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r w:rsidR="00E127AD" w:rsidRPr="001F0EC4">
        <w:rPr>
          <w:lang w:val="en-US"/>
        </w:rPr>
        <w:t>.</w:t>
      </w:r>
      <w:r w:rsidR="00D555A3">
        <w:rPr>
          <w:lang w:val="en-US"/>
        </w:rPr>
        <w:t xml:space="preserve"> </w:t>
      </w:r>
      <w:r w:rsidR="00D555A3" w:rsidRPr="00D555A3">
        <w:rPr>
          <w:color w:val="C00000"/>
          <w:lang w:val="en-US"/>
        </w:rPr>
        <w:t xml:space="preserve">At first sight, </w:t>
      </w:r>
      <w:r w:rsidR="00841310">
        <w:rPr>
          <w:color w:val="C00000"/>
          <w:lang w:val="en-US"/>
        </w:rPr>
        <w:t xml:space="preserve">the </w:t>
      </w:r>
      <w:r w:rsidR="00D555A3" w:rsidRPr="00D555A3">
        <w:rPr>
          <w:color w:val="C00000"/>
          <w:lang w:val="en-US"/>
        </w:rPr>
        <w:t>concepts of authenticity and naturalness appear highly similar</w:t>
      </w:r>
      <w:r w:rsidR="00D555A3">
        <w:rPr>
          <w:color w:val="C00000"/>
          <w:lang w:val="en-US"/>
        </w:rPr>
        <w:t>.</w:t>
      </w:r>
      <w:r w:rsidR="00E127AD" w:rsidRPr="001F0EC4">
        <w:rPr>
          <w:lang w:val="en-US"/>
        </w:rPr>
        <w:t xml:space="preserve"> </w:t>
      </w:r>
      <w:bookmarkEnd w:id="31"/>
      <w:r w:rsidR="00841310" w:rsidRPr="00841310">
        <w:rPr>
          <w:color w:val="C00000"/>
          <w:lang w:val="en-US"/>
        </w:rPr>
        <w:t xml:space="preserve">In fact, when </w:t>
      </w:r>
      <w:proofErr w:type="spellStart"/>
      <w:r w:rsidR="00841310" w:rsidRPr="00841310">
        <w:rPr>
          <w:b/>
          <w:color w:val="C00000"/>
          <w:lang w:val="en-US"/>
        </w:rPr>
        <w:t>ChatGPT</w:t>
      </w:r>
      <w:proofErr w:type="spellEnd"/>
      <w:r w:rsidR="00841310" w:rsidRPr="00841310">
        <w:rPr>
          <w:color w:val="C00000"/>
          <w:lang w:val="en-US"/>
        </w:rPr>
        <w:t xml:space="preserve"> was prompted for synonyms of naturalness, authenticity was its first reply (</w:t>
      </w:r>
      <w:r w:rsidR="00841310" w:rsidRPr="00841310">
        <w:rPr>
          <w:b/>
          <w:color w:val="C00000"/>
          <w:lang w:val="en-US"/>
        </w:rPr>
        <w:t>Figure 1B</w:t>
      </w:r>
      <w:r w:rsidR="00841310" w:rsidRPr="00841310">
        <w:rPr>
          <w:color w:val="C00000"/>
          <w:lang w:val="en-US"/>
        </w:rPr>
        <w:t>), which may suggest that in openly accessible online sources, these two terms are indeed frequently occurring in an interchangeable manner. Accordingly</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32" w:name="_Toc160791734"/>
      <w:r>
        <w:rPr>
          <w:lang w:val="en-US"/>
        </w:rPr>
        <w:t>Converging evidence</w:t>
      </w:r>
      <w:bookmarkEnd w:id="32"/>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33"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from an 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w:t>
      </w:r>
      <w:r w:rsidR="00944805">
        <w:rPr>
          <w:lang w:val="en-US"/>
        </w:rPr>
        <w:lastRenderedPageBreak/>
        <w:t xml:space="preserve">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6B6875D0"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FaWZmIiwiTWlkZGxlTmFtZSI6IklzYWJlbGxlIiwiUHJlZml4Ijoidm9uIiwiUHJvdGVjdGVkIjpmYWxzZSwiU2V4IjoxLCJDcmVhdGVkQnkiOiJfQ2hyaXN0aW5lIE51c3NiYXVtIiwiQ3JlYXRlZE9uIjoiMjAyNC0wNy0wOVQwNzozODo0NCIsIk1vZGlmaWVkQnkiOiJfQ2hyaXN0aW5lIE51c3NiYXVtIiwiSWQiOiI4OTc0ZTNmMy02YWIxLTQ1ZDQtOTA5YS0wZmUzMDg4MmVjODUiLCJNb2RpZmllZE9uIjoiMjAyNC0wNy0wOVQwNzozODo0NC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wIiwiJHR5cGUiOiJTd2lzc0FjYWRlbWljLkNpdGF2aS5QZXJzb24sIFN3aXNzQWNhZGVtaWMuQ2l0YXZpIiwiRmlyc3ROYW1lIjoiRGFuaWVsYSIsIkxhc3ROYW1lIjoiS29ydGgiLCJQcm90ZWN0ZWQiOmZhbHNlLCJTZXgiOjEsIkNyZWF0ZWRCeSI6Il9DaHJpc3RpbmUgTnVzc2JhdW0iLCJDcmVhdGVkT24iOiIyMDI0LTA3LTA5VDA3OjM4OjQ0IiwiTW9kaWZpZWRCeSI6Il9DaHJpc3RpbmUgTnVzc2JhdW0iLCJJZCI6ImZiNzMwNmQ4LTg3NDEtNGE3OS1iNDI2LTg3YWJjZTA2MmMyYSIsIk1vZGlmaWVkT24iOiIyMDI0LTA3LTA5VDA3OjM4OjQ0IiwiUHJvamVjdCI6eyIkcmVmIjoiOCJ9fSx7IiRpZCI6IjEx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XNjaS4yMDIyLjEwNTcxMSIsIlVyaVN0cmluZyI6Imh0dHBzOi8vZG9pLm9yZy8xMC4xMDE2L2ouaXNjaS4yMDIyLjEwNTc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Do0NCIsIk1vZGlmaWVkQnkiOiJfQ2hyaXN0aW5lIE51c3NiYXVtIiwiSWQiOiI5YmQ4MWRjNi1lOTAxLTQzYmItOGYxMS03ZjA2NTE5NzZjMDkiLCJNb2RpZmllZE9uIjoiMjAyNC0wNy0wOVQwNzozODo0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Y1NzgzMjEiLCJVcmlTdHJpbmciOiJodHRwOi8vd3d3Lm5jYmkubmxtLm5paC5nb3YvcHVibWVkLzM2NTc4Mz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5MF0ifV19LCJUYWciOiJDaXRhdmlQbGFjZWhvbGRlciNhYzkxYTk1ZC0yZjI3LTQ1NmQtOTljYS0zNGYwZjY3ODRjODgiLCJUZXh0IjoiWzkwXSIsIldBSVZlcnNpb24iOiI2LjE3LjAuMCJ9}</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To0NSIsIk1vZGlmaWVkQnkiOiJfQ2hyaXN0aW5lIE51c3NiYXVtIiwiSWQiOiJjODRkMDhjOS1lODFhLTRjZDEtOGUwOC0xN2E0Y2JiYThmZTciLCJNb2RpZmllZE9uIjoiMjAyNC0wNy0wOVQwNzozOTo0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To0NSIsIk1vZGlmaWVkQnkiOiJfQ2hyaXN0aW5lIE51c3NiYXVtIiwiSWQiOiIxZjc1YWJiYy0wYWY0LTRkY2EtODQwNy1hNDc2ZWEyYjIxNGYiLCJNb2RpZmllZE9uIjoiMjAyNC0wNy0wOVQwNz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0NTM4MzIiLCJVcmlTdHJpbmciOiJodHRwczovL3d3dy5uY2JpLm5sbS5uaWguZ292L3BtYy9hcnRpY2xlcy9QTUM5NDUzOD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5OjQ1IiwiTW9kaWZpZWRCeSI6Il9DaHJpc3RpbmUgTnVzc2JhdW0iLCJJZCI6ImY4ZGQ4M2ZhLWMxNDQtNDRhYy1iYWU4LWQ1N2E2ZDk0Y2NkMiIsIk1vZGlmaWVkT24iOiIyMDI0LTA3LTA5VDA3OjM5OjQ1IiwiUHJvamVjdCI6eyIkcmVmIjoiOCJ9fV0sIk9yZ2FuaXphdGlvbnMiOltdLCJPdGhlcnNJbnZvbHZlZCI6W10sIlBhZ2VSYW5nZSI6IjxzcD5cclxuICA8bj45NTY5MTc8L24+XHJcbiAgPGluPnRydWU8L2luPlxyXG4gIDxvcz45NTY5MTc8L29zPlxyXG4gIDxwcz45NTY5MTc8L3BzPlxyXG48L3NwPlxyXG48b3M+OTU2OTE3PC9vcz4iLCJQZXJpb2RpY2FsIjp7IiRpZCI6IjE5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FdIn1dfSwiVGFnIjoiQ2l0YXZpUGxhY2Vob2xkZXIjNzc3MTBkYWYtOGRhNy00ZTMwLTg1OWMtMjc4ZDJlODBiYWRlIiwiVGV4dCI6Ils5MV0iLCJXQUlWZXJzaW9uIjoiNi4xNy4wLjAifQ==}</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Sx7IiRpZCI6IjIxIiwiJHR5cGUiOiJTd2lzc0FjYWRlbWljLkNpdGF2aS5DaXRhdGlvbnMuV29yZFBsYWNlaG9sZGVyRW50cnksIFN3aXNzQWNhZGVtaWMuQ2l0YXZpIiwiSWQiOiI0MTFkY2M2OS1jOGI5LTRiMmItOGM4MC1jZGU1Y2I4OGZiNzYiLCJSYW5nZVN0YXJ0IjozLCJSYW5nZUxlbmd0aCI6NCwiUmVmZXJlbmNlSWQiOiI1ZjcxOTEwMS1hNjMyLTRjY2YtOGJkOC04YTFiNmMyOTcxOTk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4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zM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OC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dGluZSBOdXNzYmF1bSIsIklkIjoiNWY3MTkxMDEtYTYzMi00Y2NmLThiZDgtOGExYjZjMjk3MTk5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yMSw5Ml0ifV19LCJUYWciOiJDaXRhdmlQbGFjZWhvbGRlciNmODMyOGE4MC05MTBhLTQ2MTMtOTk3Ny1mZDE3NTRhZGIyNWMiLCJUZXh0IjoiWzIxLDkyXSIsIldBSVZlcnNpb24iOiI2LjE3LjAuMCJ9}</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34" w:name="_Toc160791735"/>
      <w:bookmarkEnd w:id="33"/>
      <w:r w:rsidRPr="00A017E1">
        <w:rPr>
          <w:lang w:val="en-US"/>
        </w:rPr>
        <w:t>Naturalness research rooted in voice perception theory</w:t>
      </w:r>
      <w:bookmarkEnd w:id="34"/>
    </w:p>
    <w:p w14:paraId="473256A1" w14:textId="5802E089" w:rsidR="00E13D98" w:rsidRDefault="005A2B83" w:rsidP="00543E14">
      <w:pPr>
        <w:spacing w:line="480" w:lineRule="auto"/>
        <w:jc w:val="both"/>
        <w:rPr>
          <w:lang w:val="en-US"/>
        </w:rPr>
      </w:pPr>
      <w:r w:rsidRPr="00326146">
        <w:rPr>
          <w:color w:val="C00000"/>
          <w:lang w:val="en-US"/>
        </w:rPr>
        <w:t>So far, no</w:t>
      </w:r>
      <w:r>
        <w:rPr>
          <w:color w:val="C00000"/>
          <w:lang w:val="en-US"/>
        </w:rPr>
        <w:t xml:space="preserve"> considerable</w:t>
      </w:r>
      <w:r w:rsidRPr="00326146">
        <w:rPr>
          <w:color w:val="C00000"/>
          <w:lang w:val="en-US"/>
        </w:rPr>
        <w:t xml:space="preserve"> efforts have been made to link naturalness perception to distinct stages of voice processing</w:t>
      </w:r>
      <w:r>
        <w:rPr>
          <w:color w:val="C00000"/>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r w:rsidR="00DD4F3F" w:rsidRPr="00DD4F3F">
        <w:rPr>
          <w:color w:val="C00000"/>
          <w:lang w:val="en-US"/>
        </w:rPr>
        <w:t>This allows us to link the mechanisms underlying voice naturalness assessments to the appropriate level of voice analysis</w:t>
      </w:r>
      <w:r w:rsidR="00E13D98" w:rsidRPr="00E13D98">
        <w:rPr>
          <w:lang w:val="en-US"/>
        </w:rPr>
        <w:t>. Influential theories of voice perception propose sequential and partly hierarchical stages of voice processing, including a major distinction between mechanisms for voice object analysis</w:t>
      </w:r>
      <w:r w:rsidR="00CD1F9F">
        <w:rPr>
          <w:lang w:val="en-US"/>
        </w:rPr>
        <w:t xml:space="preserve"> </w:t>
      </w:r>
      <w:r w:rsidR="00CD1F9F" w:rsidRPr="00CD1F9F">
        <w:rPr>
          <w:color w:val="C00000"/>
          <w:lang w:val="en-US"/>
        </w:rPr>
        <w:t>(i.e. perception of an auditory stimulus as a voice)</w:t>
      </w:r>
      <w:r w:rsidR="00CD1F9F" w:rsidRPr="00CD1F9F">
        <w:rPr>
          <w:lang w:val="en-US"/>
        </w:rPr>
        <w:t xml:space="preserve"> </w:t>
      </w:r>
      <w:r w:rsidR="00E13D98" w:rsidRPr="00E13D98">
        <w:rPr>
          <w:lang w:val="en-US"/>
        </w:rPr>
        <w:t>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S0wMS0xNVQxMDowMzoyMSIsIlByb2plY3QiOnsiJHJlZiI6IjgifX0sIlVzZU51bWJlcmluZ1R5cGVPZlBhcmVudERvY3VtZW50IjpmYWxzZX0seyIkaWQiOiIxOCIsIiR0eXBlIjoiU3dpc3NBY2FkZW1pYy5DaXRhdmkuQ2l0YXRpb25zLldvcmRQbGFjZWhvbGRlckVudHJ5LCBTd2lzc0FjYWRlbWljLkNpdGF2aSIsIklkIjoiMDY3ZGEzNjYtOGFjYy00YmM4LWI5NTMtZTc1ZjkxZDZlOGJiIiwiUmFuZ2VTdGFydCI6NSwiUmVmZXJlbmNlSWQiOiI4NDczZDE5Ny1iNmU3LTRmNTgtODk5Yi0yZDMxM2VlY2FlOTY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yZWYiOiI3In0seyIkaWQiOiIyMy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xOTg4MzgwIiwiVXJpU3RyaW5nIjoiaHR0cDovL3d3dy5uY2JpLm5sbS5uaWguZ292L3B1Ym1lZC8yMTk4ODM4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NzY5NmU0Yi1jMDA0LTRjMGYtYTA2Ny0xNTMxZDVhNTgwZGEiLCJNb2RpZmllZE9uIjoiMjAxOS0wMi0yMVQxMjo1MDo1N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i4yMDQ0LTgyOTUuMjAxMS4wMjA0MS54IiwiVXJpU3RyaW5nIjoiaHR0cHM6Ly9kb2kub3JnLzEwLjExMTEvai4yMDQ0LTgyOTUuMjAxMS4wMjA0MS5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0seyIkaWQiOiIz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0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HJlZiI6IjE3In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LHsiJGlkIjoiNDc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gifX0seyIkaWQiOiI1My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Tc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UtMDEtMTVUMTA6MDM6MjEiLCJQcm9qZWN0Ijp7IiRyZWYiOiI4In19LCJVc2VOdW1iZXJpbmdUeXBlT2ZQYXJlbnREb2N1bWVudCI6ZmFsc2V9XSwiRm9ybWF0dGVkVGV4dCI6eyIkaWQiOiI1OCIsIkNvdW50IjoxLCJUZXh0VW5pdHMiOlt7IiRpZCI6IjU5IiwiRm9udFN0eWxlIjp7IiRpZCI6IjYwIiwiTmV1dHJhbCI6dHJ1ZX0sIlJlYWRpbmdPcmRlciI6MSwiVGV4dCI6Ils0LDkz4oCTOTVdIn1dfSwiVGFnIjoiQ2l0YXZpUGxhY2Vob2xkZXIjZjIyZjY0OGMtNmM4YS00ZmE2LWFmOWEtZTU3YzAxM2UyNTQ4IiwiVGV4dCI6Ils0LDkz4oCTOTVdIiwiV0FJVmVyc2lvbiI6IjYuMTcuMC4wIn0=}</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3143BD64" w:rsidR="00E13D98" w:rsidRPr="00E13D98" w:rsidRDefault="00E13D98" w:rsidP="000D56B2">
      <w:pPr>
        <w:spacing w:line="480" w:lineRule="auto"/>
        <w:jc w:val="both"/>
        <w:rPr>
          <w:lang w:val="en-US"/>
        </w:rPr>
      </w:pPr>
      <w:r w:rsidRPr="001F0EC4">
        <w:rPr>
          <w:lang w:val="en-US"/>
        </w:rPr>
        <w:lastRenderedPageBreak/>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4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3RpbmUgTnVzc2JhdW0iLCJJZCI6IjE5ODA4ZmE4LTc2ODItNDRkNS1hY2ZhLWQwMmY4MjIzMTljOC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ZdIn1dfSwiVGFnIjoiQ2l0YXZpUGxhY2Vob2xkZXIjNTgwOWNhMzYtZGRmMy00ZmEyLWI3YmUtYWU5MmI0MTcxZjlhIiwiVGV4dCI6Ils5Nl0iLCJXQUlWZXJzaW9uIjoiNi4xNy4wLjAifQ==}</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OCJ9fV0sIk9yZ2FuaXphdGlvbnMiOltdLCJPdGhlcnNJbnZvbHZlZCI6W10sIlBhZ2VSYW5nZSI6IjxzcD5cclxuICA8bj4xMDE5ODI8L24+XHJcbiAgPGluPnRydWU8L2luPlxyXG4gIDxvcz4xMDE5ODI8L29zPlxyXG4gIDxwcz4xMDE5ODI8L3BzPlxyXG48L3NwPlxyXG48b3M+MTAxOTgyPC9vcz4iLCJQZXJpb2RpY2FsIjp7IiRpZCI6IjE2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g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}</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7174BAE2" w:rsidR="002E2F7B" w:rsidRDefault="00CD1F9F" w:rsidP="000D56B2">
      <w:pPr>
        <w:spacing w:line="480" w:lineRule="auto"/>
        <w:jc w:val="both"/>
        <w:rPr>
          <w:lang w:val="en-US"/>
        </w:rPr>
      </w:pPr>
      <w:r w:rsidRPr="00CD1F9F">
        <w:rPr>
          <w:color w:val="C00000"/>
          <w:lang w:val="en-US"/>
        </w:rPr>
        <w:t>Whereas voice naturalness assessments likely take place at the earlier stages of voice object analysis, authenticity assessments likely take place at later stages involving voice information analysis</w:t>
      </w:r>
      <w:r w:rsidR="00E13D98" w:rsidRPr="00CD1F9F">
        <w:rPr>
          <w:color w:val="C00000"/>
          <w:lang w:val="en-US"/>
        </w:rPr>
        <w:t xml:space="preserve">. </w:t>
      </w:r>
      <w:r w:rsidR="00E13D98" w:rsidRPr="001F0EC4">
        <w:rPr>
          <w:lang w:val="en-US"/>
        </w:rPr>
        <w:t xml:space="preserve">Voices are used as carriers to </w:t>
      </w:r>
      <w:r w:rsidR="00E13D98" w:rsidRPr="00E13D98">
        <w:rPr>
          <w:lang w:val="en-US"/>
        </w:rPr>
        <w:t>express communicative and social content. For example, voices are used for speech communication, emotional expressions, and to produce individual voice characteristics</w:t>
      </w:r>
      <w:r w:rsidR="00C5579D">
        <w:rPr>
          <w:lang w:val="en-US"/>
        </w:rPr>
        <w:t xml:space="preserve">. </w:t>
      </w:r>
      <w:r w:rsidR="00E13D98"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pZCI6IjgiLCIkdHlwZSI6IlN3aXNzQWNhZGVtaWMuQ2l0YXZpLlByb2plY3QsIFN3aXNzQWNhZGVtaWMuQ2l0YXZpIn19LHsiJGlkIjoiOS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gifX0seyIkaWQiOiIx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4In19LHsiJGlkIjoiMTIiLCIkdHlwZSI6IlN3aXNzQWNhZGVtaWMuQ2l0YXZpLlBlcnNvbiwgU3dpc3NBY2FkZW1pYy5DaXRhdmkiLCJGaXJzdE5hbWUiOiJTaW5lYWQiLCJMYXN0TmFtZSI6IkNoZW4iLCJQcm90ZWN0ZWQiOmZhbHNlLCJTZXgiOjAsIkNyZWF0ZWRCeSI6Il9DaHJpc3RpbmUgTnVzc2JhdW0iLCJDcmVhdGVkT24iOiIyMDI0LTA3LTIzVDE0OjE3OjA0IiwiTW9kaWZpZWRCeSI6Il9DaHJpc3RpbmUgTnVzc2JhdW0iLCJJZCI6IjNjYjBkYjBlLWE0NjEtNDg1Yy04MGQ1LWViNTg1MmJjNzU2NyIsIk1vZGlmaWVkT24iOiIyMDI0LTA3LTIzVDE0OjE3OjA0IiwiUHJvamVjdCI6eyIkcmVmIjoiOCJ9fSx7IiRpZCI6IjEz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4In19LHsiJGlkIjoiMT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4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Q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OC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}</w:instrText>
          </w:r>
          <w:r w:rsidR="00E13D98">
            <w:rPr>
              <w:lang w:val="en-US"/>
            </w:rPr>
            <w:fldChar w:fldCharType="separate"/>
          </w:r>
          <w:r w:rsidR="008D1A57">
            <w:rPr>
              <w:lang w:val="en-US"/>
            </w:rPr>
            <w:t>[98]</w:t>
          </w:r>
          <w:r w:rsidR="00E13D98">
            <w:rPr>
              <w:lang w:val="en-US"/>
            </w:rPr>
            <w:fldChar w:fldCharType="end"/>
          </w:r>
        </w:sdtContent>
      </w:sdt>
      <w:r w:rsidR="00E13D98" w:rsidRPr="00E13D98">
        <w:rPr>
          <w:lang w:val="en-US"/>
        </w:rPr>
        <w:t>. This authentic/non-authentic distinction specifically also concerns person-specific identity information in voices, which could be real or fake</w:t>
      </w:r>
      <w:r w:rsidR="00E13D98">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xNTg5MGE1LTg2ZGQtNDY1Ny04MTYyLWQ1YzNlOTdhZGY4OCIsIlRleHQiOiJbN10iLCJXQUlWZXJzaW9uIjoiNi4xNy4wLjAifQ==}</w:instrText>
          </w:r>
          <w:r w:rsidR="00E13D98">
            <w:rPr>
              <w:lang w:val="en-US"/>
            </w:rPr>
            <w:fldChar w:fldCharType="separate"/>
          </w:r>
          <w:r w:rsidR="00581C07">
            <w:rPr>
              <w:lang w:val="en-US"/>
            </w:rPr>
            <w:t>[7]</w:t>
          </w:r>
          <w:r w:rsidR="00E13D98">
            <w:rPr>
              <w:lang w:val="en-US"/>
            </w:rPr>
            <w:fldChar w:fldCharType="end"/>
          </w:r>
        </w:sdtContent>
      </w:sdt>
      <w:r w:rsidR="00E13D98" w:rsidRPr="00E13D98">
        <w:rPr>
          <w:lang w:val="en-US"/>
        </w:rPr>
        <w:t>. Such authenticity assessments might be</w:t>
      </w:r>
      <w:r w:rsidR="00EF3E58">
        <w:rPr>
          <w:lang w:val="en-US"/>
        </w:rPr>
        <w:t xml:space="preserve"> </w:t>
      </w:r>
      <w:r w:rsidR="00E13D98" w:rsidRPr="00E13D98">
        <w:rPr>
          <w:lang w:val="en-US"/>
        </w:rPr>
        <w:t>independent of</w:t>
      </w:r>
      <w:r w:rsidR="00EF3E58">
        <w:rPr>
          <w:lang w:val="en-US"/>
        </w:rPr>
        <w:t xml:space="preserve"> </w:t>
      </w:r>
      <w:r w:rsidR="00E13D98" w:rsidRPr="00E13D98">
        <w:rPr>
          <w:lang w:val="en-US"/>
        </w:rPr>
        <w:t>natural</w:t>
      </w:r>
      <w:r w:rsidR="00EF3E58">
        <w:rPr>
          <w:lang w:val="en-US"/>
        </w:rPr>
        <w:t>ness</w:t>
      </w:r>
      <w:r w:rsidR="00E13D98"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00E13D98" w:rsidRPr="00E13D98">
        <w:rPr>
          <w:lang w:val="en-US"/>
        </w:rPr>
        <w:t xml:space="preserve"> mutual influences</w:t>
      </w:r>
      <w:r w:rsidR="00EF3E58">
        <w:rPr>
          <w:lang w:val="en-US"/>
        </w:rPr>
        <w:t>. For instance, p</w:t>
      </w:r>
      <w:r w:rsidR="00E13D98"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35" w:name="_Toc160791736"/>
      <w:r>
        <w:rPr>
          <w:lang w:val="en-US"/>
        </w:rPr>
        <w:t>Perspectives for future research</w:t>
      </w:r>
      <w:bookmarkEnd w:id="35"/>
    </w:p>
    <w:p w14:paraId="1C6BC875" w14:textId="7905A743" w:rsidR="006C7529" w:rsidRPr="001F0EC4" w:rsidRDefault="007D2EF6" w:rsidP="00543E14">
      <w:pPr>
        <w:spacing w:line="480" w:lineRule="auto"/>
        <w:jc w:val="both"/>
        <w:rPr>
          <w:lang w:val="en-US"/>
        </w:rPr>
      </w:pPr>
      <w:bookmarkStart w:id="36"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aWQiOiI4IiwiJHR5cGUiOiJTd2lzc0FjYWRlbWljLkNpdGF2aS5Qcm9qZWN0LCBTd2lzc0FjYWRlbWljLkNpdGF2aSJ9fSx7IiRpZCI6Ijk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4In19LHsiJGlkIjoiMTA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4In19XS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gifX1dLCJPcmdhbml6YXRpb25zIjpbXSwiT3RoZXJzSW52b2x2ZWQiOltdLCJQYWdlUmFuZ2UiOiI8c3A+XHJcbiAgPG4+MTAyMjc4Nzwvbj5cclxuICA8aW4+dHJ1ZTwvaW4+XHJcbiAgPG9zPjEwMjI3ODc8L29zPlxyXG4gIDxwcz4xMDIyNzg3PC9wcz5cclxuPC9zcD5cclxuPG9zPjEwMjI3ODc8L29zPiIsIlBlcmlvZGljYWwiOnsiJGlkIjoiMjA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OC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3RpbmUgTnVzc2JhdW0iLCJJZCI6Ijk4MDlhMjllLTQ2ZjgtNGJkNy1hOTcyLTIwNzAzZDQ4YTNjOCIsIk1vZGlmaWVkT24iOiIyMDI1LTAxLTE1VDEwOjAzOjIxIiwiUHJvamVjdCI6eyIkcmVmIjoiOCJ9fSwiVXNlTnVtYmVyaW5nVHlwZU9mUGFyZW50RG9jdW1lbnQiOmZhbHNlfSx7IiRpZCI6IjIxIiwiJHR5cGUiOiJTd2lzc0FjYWRlbWljLkNpdGF2aS5DaXRhdGlvbnMuV29yZFBsYWNlaG9sZGVyRW50cnksIFN3aXNzQWNhZGVtaWMuQ2l0YXZpIiwiSWQiOiIwZGVhODlkMS03ZGJjLTQ0MWEtOTc5Mi0xNDExNmMxZTFkM2IiLCJSYW5nZVN0YXJ0IjozLCJSZWZlcmVuY2VJZCI6IjJmZGI3Y2I0LTkyZTEtNDA3MS04MWI3LTc1ZTRlZDVhODUzN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AifV0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gifX1dLCJOdW1iZXIiOiIxIiwiT3JnYW5pemF0aW9ucyI6W10sIk90aGVyc0ludm9sdmVkIjpbXSwiUGFnZVJhbmdlIjoiPHNwPlxyXG4gIDxuPjEyMTwvbj5cclxuICA8aW4+dHJ1ZTwvaW4+XHJcbiAgPG9zPjEyMTwvb3M+XHJcbiAgPHBzPjEyMTwvcHM+XHJcbjwvc3A+XHJcbjxvcz4xMjE8L29zPiIsIlBlcmlvZGljYWwiOnsiJGlkIjoiMzU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4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0M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Qz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Uz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EtMTVUMTA6MDM6MjEiLCJQcm9qZWN0Ijp7IiRyZWYiOiI4In19LCJVc2VOdW1iZXJpbmdUeXBlT2ZQYXJlbnREb2N1bWVudCI6ZmFsc2V9XSwiRm9ybWF0dGVkVGV4dCI6eyIkaWQiOiI1NCIsIkNvdW50IjoxLCJUZXh0VW5pdHMiOlt7IiRpZCI6IjU1IiwiRm9udFN0eWxlIjp7IiRpZCI6IjU2IiwiTmV1dHJhbCI6dHJ1ZX0sIlJlYWRpbmdPcmRlciI6MSwiVGV4dCI6Ils5OeKAkzEwMV0ifV19LCJUYWciOiJDaXRhdmlQbGFjZWhvbGRlciNlODcwNTMzNS1mOTgwLTQwNjMtYTY0My1lZjUxOTAwMTE0ZGIiLCJUZXh0IjoiWzk54oCTMTAxXSIsIldBSVZlcnNpb24iOiI2LjE3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r w:rsidR="00CD1F9F">
        <w:rPr>
          <w:lang w:val="en-US"/>
        </w:rPr>
        <w:t>However, c</w:t>
      </w:r>
      <w:commentRangeStart w:id="37"/>
      <w:commentRangeStart w:id="38"/>
      <w:r w:rsidR="006C7529" w:rsidRPr="001F0EC4">
        <w:rPr>
          <w:lang w:val="en-US"/>
        </w:rPr>
        <w:t xml:space="preserve">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4NjYwODY4IiwiVXJpU3RyaW5nIjoiaHR0cHM6Ly93d3cubmNiaS5ubG0ubmloLmdvdi9wbWMvYXJ0aWNsZXMvUE1DODY2MDg2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1QxOToyMzozMyIsIk1vZGlmaWVkQnkiOiJfQ2hyaXN0aW5lIE51c3NiYXVtIiwiSWQiOiJiNTNkZTdhYi0yMTRmLTQ0NzMtYWMwNi0xZGIxY2Y4MDY2NTgiLCJNb2RpZmllZE9uIjoiMjAyNC0xMS0xM1QxOToyMzozMy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0ODg3NDYxIiwiVXJpU3RyaW5nIjoiaHR0cDovL3d3dy5uY2JpLm5sbS5uaWguZ292L3B1Ym1lZC8zNDg4NzQ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OToyMzozMyIsIk1vZGlmaWVkQnkiOiJfQ2hyaXN0aW5lIE51c3NiYXVtIiwiSWQiOiJiYjE3NjNlZi1mNjFjLTRjYTctYTBjMC1hYjEwYzI4MjhkZTAiLCJNb2RpZmllZE9uIjoiMjAyNC0xMS0xM1QxOToyMzozMy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4LTAyMS0wMzEzMS16IiwiVXJpU3RyaW5nIjoiaHR0cHM6Ly9kb2kub3JnLzEwLjEwMzgvczQxNTk4LTAyMS0wMzEzMS16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MzIiwiTW9kaWZpZWRCeSI6Il9DaHJpc3RpbmUgTnVzc2JhdW0iLCJJZCI6Ijc1ODg1YzI2LWFlNzQtNGVmNy1iYjZjLWYzOGFmNjc2Mzk5OSIsIk1vZGlmaWVkT24iOiIyMDI0LTExLTEzVDE5OjIzOjMzIiwiUHJvamVjdCI6eyIkcmVmIjoiOCJ9fV0sIk51bWJlciI6IjEiLCJPcmdhbml6YXRpb25zIjpbXSwiT3RoZXJzSW52b2x2ZWQiOltdLCJQYWdlUmFuZ2UiOiI8c3A+XHJcbiAgPG4+MjM3NTA8L24+XHJcbiAgPGluPnRydWU8L2luPlxyXG4gIDxvcz4yMzc1MDwvb3M+XHJcbiAgPHBzPjIzNzUwPC9wcz5cclxuPC9zcD5cclxuPG9zPjIzNzUwPC9vcz4iLCJQZXJpb2RpY2FsIjp7IiRpZCI6IjI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aWQiOiIz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M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z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OC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NDQ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dGluZSBOdXNzYmF1bSIsIklkIjoiNTJkZGI4OTktZDVmNS00MTQzLWFiZDItOTY3NTcwNzc5NTk1IiwiTW9kaWZpZWRPbiI6IjIwMjUtMDEtMTVUMTA6MDM6MjEiLCJQcm9qZWN0Ijp7IiRyZWYiOiI4In19LCJVc2VOdW1iZXJpbmdUeXBlT2ZQYXJlbnREb2N1bWVudCI6ZmFsc2V9LHsiJGlkIjoiNDUiLCIkdHlwZSI6IlN3aXNzQWNhZGVtaWMuQ2l0YXZpLkNpdGF0aW9ucy5Xb3JkUGxhY2Vob2xkZXJFbnRyeSwgU3dpc3NBY2FkZW1pYy5DaXRhdmkiLCJJZCI6IjUxMWU1ZDU1LTA2NGYtNDRlZS04MDJjLTcwYWNlM2ZmZDIxZCIsIlJhbmdlTGVuZ3RoIjozLCJSZWZlcmVuY2VJZCI6ImI4NmVlOGZhLTg0NjYtNDZiZC04OWNmLTg3MDRjMWM0OTQw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zNiJ9LHsiJHJlZiI6IjM0In0seyIkcmVmIjoiMzUifSx7IiRyZWYiOiIzNyJ9LHsiJHJlZiI6IjMyIn1d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gifX0s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g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pZCI6IjU3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}</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37"/>
      <w:r w:rsidR="001429AD">
        <w:rPr>
          <w:rStyle w:val="Kommentarzeichen"/>
        </w:rPr>
        <w:commentReference w:id="37"/>
      </w:r>
      <w:commentRangeEnd w:id="38"/>
      <w:r w:rsidR="00CD1F9F">
        <w:rPr>
          <w:rStyle w:val="Kommentarzeichen"/>
        </w:rPr>
        <w:commentReference w:id="38"/>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lastRenderedPageBreak/>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zU4YTI1N2M1LThkZDMtNDJiOC1iYmEwLTZhY2Y4ZmZmYjkwOSIsIlRleHQiOiJbOF0iLCJXQUlWZXJzaW9uIjoiNi4xNy4wLjAifQ==}</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ODMzNjIwZDItMjM4Yy00MDc0LWEyZGUtMTAxZDg0YmNlMjQ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mMyYWI0MzMxLThkNTMtNDI1My05MzFhLWZiMGQ1MTQ2MWJlMiIsIlJhbmdlTGVuZ3RoIjozLCJSZWZlcmVuY2VJZCI6IjAwNTljNGEwLTA5M2EtNGIxNC05ODM5LTc5NGZhZGM5NDllMy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yZWYiOiI4In19LHsiJGlkIjoiMz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Q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ND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1dLCJGb3JtYXR0ZWRUZXh0Ijp7IiRpZCI6IjQ4IiwiQ291bnQiOjEsIlRleHRVbml0cyI6W3siJGlkIjoiNDkiLCJGb250U3R5bGUiOnsiJGlkIjoiNTAiLCJOZXV0cmFsIjp0cnVlfSwiUmVhZGluZ09yZGVyIjoxLCJUZXh0IjoiWzYwLDYzLDc0XSJ9XX0sIlRhZyI6IkNpdGF2aVBsYWNlaG9sZGVyIzg0ZDJmYmNkLWJhNGMtNDcxOC1iYjdkLWM2NTQzZDk1NjE4MSIsIlRleHQiOiJbNjAsNjMsNzRdIiwiV0FJVmVyc2lvbiI6IjYuMTc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36"/>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0D73314C"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4In19XSwiQ2l0YXRpb25LZXlVcGRhdGVUeXBlIjowLCJDb2xsYWJvcmF0b3JzIjpbXSwiRG9pIjoiMTAuMTAxNi9qLmNoYnIuMjAyMy4xMDAyO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ci4yMDIzLjEwMDI4MyIsIlVyaVN0cmluZyI6Imh0dHBzOi8vZG9pLm9yZy8xMC4xMDE2L2ouY2hici4yMDIzLjEwMDI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NFQxMzoxMjo1MiIsIk1vZGlmaWVkQnkiOiJfQ2hyaXN0aW5lIE51c3NiYXVtIiwiSWQiOiJhYjAyOWVmMi0yODJiLTQ2ZjUtOTM1My03MDY2Yjg5MzI4ZGUiLCJNb2RpZmllZE9uIjoiMjAyMy0wNC0yNFQxMzoxMjo1MiIsIlByb2plY3QiOnsiJHJlZiI6IjgifX1dLCJPcmdhbml6YXRpb25zIjpbXSwiT3RoZXJzSW52b2x2ZWQiOltdLCJQYWdlUmFuZ2UiOiI8c3A+XHJcbiAgPG4+MTAwMjgzPC9uPlxyXG4gIDxpbj50cnVlPC9pbj5cclxuICA8b3M+MTAwMjgzPC9vcz5cclxuICA8cHM+MTAwMjgzPC9wcz5cclxuPC9zcD5cclxuPG9zPjEwMDI4Mzwvb3M+IiwiUGVyaW9kaWNhbCI6eyIkaWQiOiIxNS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3OTU1Mzg0IiwiVXJpU3RyaW5nIjoiaHR0cDovL3d3dy5uY2JpLm5sbS5uaWguZ292L3B1Ym1lZC8zNzk1NTM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FQxNjo0MDo0MCIsIk1vZGlmaWVkQnkiOiJfQ2hyaXN0aW5lIE51c3NiYXVtIiwiSWQiOiJjYmJlMzI1OC0wMWNmLTQzZjEtODQ0Yy00NmEyMDY3ZWZkNWUiLCJNb2RpZmllZE9uIjoiMjAyNC0wNy0yMFQxNjo0M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zcvMDk1Njc5NzYyMzEyMDcwOTUiLCJVcmlTdHJpbmciOiJodHRwczovL2RvaS5vcmcvMTAuMTE3Ny8wOTU2Nzk3NjIzMTIwNzA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MDVdIn1dfSwiVGFnIjoiQ2l0YXZpUGxhY2Vob2xkZXIjZDNiNjQ0ZGEtZDc0Ni00MmNmLThjY2UtMTAzNDU1NzdkZTFkIiwiVGV4dCI6IlsxMDVdIiwiV0FJVmVyc2lvbiI6IjYuMTcuMC4wIn0=}</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gifX1dLCJDaXRhdGlvbktleVVwZGF0ZVR5cGUiOjAsIkNvbGxhYm9yYXRvcnMiOltdLCJEb2kiOiIxMC4yMTQzNy9JbnRlcnNwZWVjaC4yMDE3LTMy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lzY2Etc3BlZWNoLm9yZy9hcmNoaXZlL2ludGVyc3BlZWNoXzIwMTciLCJVcmlTdHJpbmciOiJodHRwczovL3d3dy5pc2NhLXNwZWVjaC5vcmcvYXJjaGl2ZS9pbnRlcnNwZWVjaF8yM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ItMDMtMDFUMTA6MzQ6MzAiLCJNb2RpZmllZEJ5IjoiX0NocmlzdGluZSBOdXNzYmF1bSIsIklkIjoiY2IwOTU0YWYtMjZkNC00ZWVlLWI4YWYtNjhlYjZjYWNlMmVhIiwiTW9kaWZpZWRPbiI6IjIwMjItMDMtMDFUMTA6MzQ6Mz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QzNy9JbnRlcnNwZWVjaC4yMDE3LTMyNSIsIlVyaVN0cmluZyI6Imh0dHBzOi8vZG9pLm9yZy8xMC4yMTQzNy9JbnRlcnNwZWVjaC4yMDE3LTM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4In19XSwiT3JnYW5pemF0aW9ucyI6W10sIk90aGVyc0ludm9sdmVkIjpbXSwiUGxhY2VPZlB1YmxpY2F0aW9uIjoiSVNDQSIsIlB1Ymxpc2hlcnMiOlt7IiRpZCI6IjI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1LTAxLTE1VDEwOjAzOjIxIiwiUHJvamVjdCI6eyIkcmVmIjoiOC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NS0wMS0xNVQxMDowMzoyMSIsIlByb2plY3QiOnsiJHJlZiI6IjgifX0sIlVzZU51bWJlcmluZ1R5cGVPZlBhcmVudERvY3VtZW50IjpmYWxzZX0seyIkaWQiOiIyMyIsIiR0eXBlIjoiU3dpc3NBY2FkZW1pYy5DaXRhdmkuQ2l0YXRpb25zLldvcmRQbGFjZWhvbGRlckVudHJ5LCBTd2lzc0FjYWRlbWljLkNpdGF2aSIsIklkIjoiYTkxYmVlODYtYTNjNS00NWM1LThkYjItOWVlMTc2MTYzZjlmIiwiUmFuZ2VTdGFydCI6MTMsIlJlZmVyZW5jZUlkIjoiMTc3MzA2ZTctMTA0Yy00NzlhLThmODYtMTkwY2VmMzgzMzg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g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OS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g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3RpbmUgTnVzc2JhdW0iLCJJZCI6IjE3NzMwNmU3LTEwNGMtNDc5YS04Zjg2LTE5MGNlZjM4MzM4NSIsIk1vZGlmaWVkT24iOiIyMDI1LTAxLTE1VDEwOjAzOjIxIiwiUHJvamVjdCI6eyIkcmVmIjoiOCJ9fSwiVXNlTnVtYmVyaW5nVHlwZU9mUGFyZW50RG9jdW1lbnQiOmZhbHNlfSx7IiRpZCI6IjQwIiwiJHR5cGUiOiJTd2lzc0FjYWRlbWljLkNpdGF2aS5DaXRhdGlvbnMuV29yZFBsYWNlaG9sZGVyRW50cnksIFN3aXNzQWNhZGVtaWMuQ2l0YXZpIiwiSWQiOiI2MTg2YmMxNS03MzA1LTQ2MWUtODMwMy04MWFlMTAzYjBiN2UiLCJSYW5nZVN0YXJ0IjoxMywiUmVmZXJlbmNlSWQiOiI2YWE0MDhhZi05NzNhLTRkZWUtODhhZS1mZDExNmQxODA1ODk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4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1NSIsIiR0eXBlIjoiU3dpc3NBY2FkZW1pYy5DaXRhdmkuUmVmZXJlbmNlLCBTd2lzc0FjYWRlbWljLkNpdGF2aSIsIkFic3RyYWN0Q29tcGxleGl0eSI6MCwiQWJzdHJhY3RTb3VyY2VUZXh0Rm9ybWF0IjowLCJBdXRob3JzIjpbXS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OCJ9fV0sIk9yZ2FuaXphdGlvbnMiOltdLCJPdGhlcnNJbnZvbHZlZCI6W10sIlBsYWNlT2ZQdWJsaWNhdGlvbiI6Ik5ldyBZb3JrLCBOWSwgVVNBIiwiUHVibGlzaGVycyI6W3siJGlkIjoiNTk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S0wMS0xNVQxMDowMzoyMSIsIlByb2plY3QiOnsiJHJlZiI6Ijg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OCJ9fSx7IiRpZCI6IjY2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OCJ9fV0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Y3IiwiJHR5cGUiOiJTd2lzc0FjYWRlbWljLkNpdGF2aS5Mb2NhdGlvbiwgU3dpc3NBY2FkZW1pYy5DaXRhdmkiLCJBZGRyZXNzIjp7IiRpZCI6IjY4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4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zA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4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OCJ9fSx7IiRpZCI6Ijc4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OCJ9fSx7IiRyZWYiOiIxMSJ9XS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3OSIsIiR0eXBlIjoiU3dpc3NBY2FkZW1pYy5DaXRhdmkuTG9jYXRpb24sIFN3aXNzQWNhZGVtaWMuQ2l0YXZpIiwiQWRkcmVzcyI6eyIkaWQiOiI4MC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g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gy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OC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gifX1d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kzIiwiJHR5cGUiOiJTd2lzc0FjYWRlbWljLkNpdGF2aS5Mb2NhdGlvbiwgU3dpc3NBY2FkZW1pYy5DaXRhdmkiLCJBZGRyZXNzIjp7IiRpZCI6Ijk0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OCJ9fV0sIk9yZ2FuaXphdGlvbnMiOltdLCJPdGhlcnNJbnZvbHZlZCI6W10sIlBhZ2VSYW5nZSI6IjxzcD5cclxuICA8bj4xMDc2NDU8L24+XHJcbiAgPGluPnRydWU8L2luPlxyXG4gIDxvcz4xMDc2NDU8L29zPlxyXG4gIDxwcz4xMDc2NDU8L3BzPlxyXG48L3NwPlxyXG48b3M+MTA3NjQ1PC9vcz4iLCJQZXJpb2RpY2FsIjp7IiRpZCI6Ijk2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xMDM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gifX0seyIkaWQiOiIxMDQ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wNSIsIiR0eXBlIjoiU3dpc3NBY2FkZW1pYy5DaXRhdmkuTG9jYXRpb24sIFN3aXNzQWNhZGVtaWMuQ2l0YXZpIiwiQWRkcmVzcyI6eyIkaWQiOiIxMDY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wOC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g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ExNS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OCJ9fV0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MTYiLCIkdHlwZSI6IlN3aXNzQWNhZGVtaWMuQ2l0YXZpLkxvY2F0aW9uLCBTd2lzc0FjYWRlbWljLkNpdGF2aSIsIkFkZHJlc3MiOnsiJGlkIjoiMTE3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OCJ9fSx7IiRpZCI6IjExOSIsIiR0eXBlIjoiU3dpc3NBY2FkZW1pYy5DaXRhdmkuTG9jYXRpb24sIFN3aXNzQWNhZGVtaWMuQ2l0YXZpIiwiQWRkcmVzcyI6eyIkaWQiOiIxMjA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T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g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T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EyM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EzMC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4In19LHsiJGlkIjoiMTMx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gifX0seyIkaWQiOiIxMzI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EzMy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gifX0seyIkaWQiOiIxMzQ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V0sIkNpdGF0aW9uS2V5VXBkYXRlVHlwZSI6MCwiQ29sbGFib3JhdG9ycyI6W10sIkRhdGUyIjoiMDEuMDMuMjAxMSIsIkRvaSI6IjEwLjEwNjgvaTA0MTUiLCJFZGl0b3JzIjpbXSwiRXZhbHVhdGlvbkNvbXBsZXhpdHkiOjAsIkV2YWx1YXRpb25Tb3VyY2VUZXh0Rm9ybWF0IjowLCJHcm91cHMiOltdLCJIYXNMYWJlbDEiOmZhbHNlLCJIYXNMYWJlbDIiOmZhbHNlLCJLZXl3b3JkcyI6W10sIkxhbmd1YWdlIjoiZW5nIiwiTGFuZ3VhZ2VDb2RlIjoiZW4iLCJMb2NhdGlvbnMiOlt7IiRpZCI6IjEzNSIsIiR0eXBlIjoiU3dpc3NBY2FkZW1pYy5DaXRhdmkuTG9jYXRpb24sIFN3aXNzQWNhZGVtaWMuQ2l0YXZpIiwiQWRkcmVzcyI6eyIkaWQiOiIxMzY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E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NTk6MTciLCJNb2RpZmllZEJ5IjoiX0NocmlzdGluZSBOdXNzYmF1bSIsIklkIjoiZmQ2MDBhNmItYzVkNS00NGRhLWI2ODctN2I4Yjk0MjA0NjgzIiwiTW9kaWZpZWRPbiI6IjIwMjEtMTEtMTdUMDk6NTk6MTciLCJQcm9qZWN0Ijp7IiRyZWYiOiI4In19LHsiJGlkIjoiMTM4IiwiJHR5cGUiOiJTd2lzc0FjYWRlbWljLkNpdGF2aS5Mb2NhdGlvbiwgU3dpc3NBY2FkZW1pYy5DaXRhdmkiLCJBZGRyZXNzIjp7IiRpZCI6IjEzOS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E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k6MTciLCJNb2RpZmllZEJ5IjoiX0NocmlzdGluZSBOdXNzYmF1bSIsIklkIjoiMmZhY2E4MmMtYjlkYi00MmNmLWE5YWMtN2Y5MGU3YmQ1ZTJiIiwiTW9kaWZpZWRPbiI6IjIwMjEtMTEtMTdUMDk6NTk6MTciLCJQcm9qZWN0Ijp7IiRyZWYiOiI4In19LHsiJGlkIjoiMTQxIiwiJHR5cGUiOiJTd2lzc0FjYWRlbWljLkNpdGF2aS5Mb2NhdGlvbiwgU3dpc3NBY2FkZW1pYy5DaXRhdmkiLCJBZGRyZXNzIjp7IiRpZCI6IjE0Mi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E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4In19LHsiJGlkIjoiMTU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4In19LHsiJGlkIjoiMTU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OCJ9fSx7IiRpZCI6IjE1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OCJ9fSx7IiRpZCI6IjE1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gifX1d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U1IiwiJHR5cGUiOiJTd2lzc0FjYWRlbWljLkNpdGF2aS5Mb2NhdGlvbiwgU3dpc3NBY2FkZW1pYy5DaXRhdmkiLCJBZGRyZXNzIjp7IiRpZCI6IjE1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4In19LHsiJGlkIjoiMTU4IiwiJHR5cGUiOiJTd2lzc0FjYWRlbWljLkNpdGF2aS5Mb2NhdGlvbiwgU3dpc3NBY2FkZW1pYy5DaXRhdmkiLCJBZGRyZXNzIjp7IiRpZCI6IjE1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gifX0seyIkaWQiOiIxNjEiLCIkdHlwZSI6IlN3aXNzQWNhZGVtaWMuQ2l0YXZpLkxvY2F0aW9uLCBTd2lzc0FjYWRlbWljLkNpdGF2aSIsIkFkZHJlc3MiOnsiJGlkIjoiMTY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OCJ9fV0sIk51bWJlciI6IjEiLCJPcmdhbml6YXRpb25zIjpbXSwiT3RoZXJzSW52b2x2ZWQiOltdLCJQZXJpb2RpY2FsIjp7IiRpZCI6IjE2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4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4In19LHsiJGlkIjoiMTcx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gifX1d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NzIiLCIkdHlwZSI6IlN3aXNzQWNhZGVtaWMuQ2l0YXZpLkxvY2F0aW9uLCBTd2lzc0FjYWRlbWljLkNpdGF2aSIsIkFkZHJlc3MiOnsiJGlkIjoiMTcz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OC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3NS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OCJ9fSx7IiRpZCI6IjE4M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gifX0seyIkaWQiOiIxODM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ODQ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gifX1d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E4NSIsIiR0eXBlIjoiU3dpc3NBY2FkZW1pYy5DaXRhdmkuTG9jYXRpb24sIFN3aXNzQWNhZGVtaWMuQ2l0YXZpIiwiQWRkcmVzcyI6eyIkaWQiOiIxODY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}</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71C0B156"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OC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c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3RpbmUgTnVzc2JhdW0iLCJJZCI6IjBmNzI4MDFmLTMyODktNDQ4ZS05OTRhLTMwYmNkNTFhYjFmZC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E0XSJ9XX0sIlRhZyI6IkNpdGF2aVBsYWNlaG9sZGVyI2VjNGJmOWZlLTQwMWEtNGJjMC04M2UxLTI2ZDkzZTc2OGZmMiIsIlRleHQiOiJbMTE0XSIsIldBSVZlcnNpb24iOiI2LjE3LjAuMCJ9}</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lastRenderedPageBreak/>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5502E945"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w:t>
      </w:r>
      <w:proofErr w:type="spellStart"/>
      <w:r w:rsidR="00B54716">
        <w:rPr>
          <w:lang w:val="en-US"/>
        </w:rPr>
        <w:t>deepfake</w:t>
      </w:r>
      <w:proofErr w:type="spellEnd"/>
      <w:r w:rsidR="00B54716">
        <w:rPr>
          <w:lang w:val="en-US"/>
        </w:rPr>
        <w:t xml:space="preserv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c1ZmRhNWJkLWRmZGEtNGM3NC1hM2VjLTFlZmI3MWVjNmM4ZSIsIlRleHQiOiJbN10iLCJXQUlWZXJzaW9uIjoiNi4xNy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0seyIkaWQiOiIxMyIsIiR0eXBlIjoiU3dpc3NBY2FkZW1pYy5DaXRhdmkuQ2l0YXRpb25zLldvcmRQbGFjZWhvbGRlckVudHJ5LCBTd2lzc0FjYWRlbWljLkNpdGF2aSIsIklkIjoiYzU4ZGI3YWMtY2RhOC00YzliLThjYTEtNzA2N2QzMTEwMzcyIiwiUmFuZ2VTdGFydCI6MywiUmFuZ2VMZW5ndGgiOjUsIlJlZmVyZW5jZUlkIjoiZDNhMWJiMWEtYWJhZC00MmY0LWE4MmQtMDA0MTBjZDIyNzll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4In19LHsiJGlkIjoiMT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4In19LHsiJGlkIjoiMjA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OCJ9fSx7IiRpZCI6IjIx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OCJ9fV0sIk51bWJlciI6IjEiLCJPcmdhbml6YXRpb25zIjpbXSwiT3RoZXJzSW52b2x2ZWQiOltdLCJQZXJpb2RpY2FsIjp7IiRpZCI6IjI1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g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}</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 xml:space="preserve">next-generation </w:t>
      </w:r>
      <w:proofErr w:type="spellStart"/>
      <w:r w:rsidR="000F5E5B" w:rsidRPr="000F5E5B">
        <w:rPr>
          <w:lang w:val="en-US"/>
        </w:rPr>
        <w:t>deepfakes</w:t>
      </w:r>
      <w:proofErr w:type="spellEnd"/>
      <w:r w:rsidR="000F5E5B" w:rsidRPr="000F5E5B">
        <w:rPr>
          <w:lang w:val="en-US"/>
        </w:rPr>
        <w:t xml:space="preserve">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w:t>
      </w:r>
      <w:proofErr w:type="spellStart"/>
      <w:r w:rsidR="000F5E5B" w:rsidRPr="000F5E5B">
        <w:rPr>
          <w:lang w:val="en-US"/>
        </w:rPr>
        <w:t>deepfakes</w:t>
      </w:r>
      <w:proofErr w:type="spellEnd"/>
      <w:r w:rsidR="000F5E5B" w:rsidRPr="000F5E5B">
        <w:rPr>
          <w:lang w:val="en-US"/>
        </w:rPr>
        <w:t xml:space="preserve">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t>
      </w:r>
      <w:r>
        <w:rPr>
          <w:lang w:val="en-US"/>
        </w:rPr>
        <w:lastRenderedPageBreak/>
        <w:t xml:space="preserve">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1D1DEA55"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w:t>
      </w:r>
      <w:proofErr w:type="spellStart"/>
      <w:r w:rsidRPr="00944424">
        <w:rPr>
          <w:iCs/>
          <w:lang w:val="en-US"/>
        </w:rPr>
        <w:t>ChatGPT</w:t>
      </w:r>
      <w:proofErr w:type="spellEnd"/>
      <w:r w:rsidRPr="00944424">
        <w:rPr>
          <w:iCs/>
          <w:lang w:val="en-US"/>
        </w:rPr>
        <w:t xml:space="preserve"> (</w:t>
      </w:r>
      <w:hyperlink r:id="rId14"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39"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5" w:history="1">
        <w:r w:rsidRPr="00944424">
          <w:rPr>
            <w:rStyle w:val="Hyperlink"/>
            <w:iCs/>
            <w:lang w:val="en-US"/>
          </w:rPr>
          <w:t>OSF</w:t>
        </w:r>
      </w:hyperlink>
      <w:bookmarkEnd w:id="39"/>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MjZmNTQ2YTUtMDEwMS00OThmLWE5NDYtZWFjNzdmMjYyMWEwIiwiVGV4dCI6Ils2OF0iLCJXQUlWZXJzaW9uIjoiNi4xNy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6" w:history="1">
        <w:r w:rsidR="009E7B97" w:rsidRPr="00FB1A12">
          <w:rPr>
            <w:rStyle w:val="Hyperlink"/>
            <w:lang w:val="en-US"/>
          </w:rPr>
          <w:t>OSF</w:t>
        </w:r>
      </w:hyperlink>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 xml:space="preserve">reference either as individual voice samples (explicit target voice) or as prototype voice representations (implicit prototype voice), against which test voice samples (right panel) are assessed </w:t>
      </w:r>
      <w:r w:rsidRPr="009B481F">
        <w:rPr>
          <w:lang w:val="en-US"/>
        </w:rPr>
        <w:lastRenderedPageBreak/>
        <w:t>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40"/>
      <w:commentRangeStart w:id="41"/>
      <w:r w:rsidR="00B43F04" w:rsidRPr="009B481F">
        <w:rPr>
          <w:lang w:val="en-US"/>
        </w:rPr>
        <w:t xml:space="preserve">or can be </w:t>
      </w:r>
      <w:r w:rsidR="00AD4D35" w:rsidRPr="009B481F">
        <w:rPr>
          <w:lang w:val="en-US"/>
        </w:rPr>
        <w:t>en</w:t>
      </w:r>
      <w:r w:rsidR="00B43F04" w:rsidRPr="009B481F">
        <w:rPr>
          <w:lang w:val="en-US"/>
        </w:rPr>
        <w:t>acted</w:t>
      </w:r>
      <w:r w:rsidR="00B43F04" w:rsidRPr="00331A01">
        <w:rPr>
          <w:i/>
          <w:iCs/>
          <w:lang w:val="en-US"/>
        </w:rPr>
        <w:t xml:space="preserve"> </w:t>
      </w:r>
      <w:commentRangeEnd w:id="40"/>
      <w:r>
        <w:rPr>
          <w:rStyle w:val="Kommentarzeichen"/>
        </w:rPr>
        <w:commentReference w:id="40"/>
      </w:r>
      <w:commentRangeEnd w:id="41"/>
      <w:r w:rsidR="00CD1F9F">
        <w:rPr>
          <w:rStyle w:val="Kommentarzeichen"/>
        </w:rPr>
        <w:commentReference w:id="41"/>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5A2B83"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4F1824C6" w:rsidR="00AE12F0" w:rsidRPr="001F0EC4" w:rsidRDefault="00D555A3"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NDRdIn1dfSwiVGFnIjoiQ2l0YXZpUGxhY2Vob2xkZXIjOWViODNiNWItNjA2Yy00OTQ0LWIzODgtYWRkNDM2ZThmMGNlIiwiVGV4dCI6Ils0NF0iLCJXQUlWZXJzaW9uIjoiNi4xNy4wLjAifQ==}</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5A2B83"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5F3C6871" w:rsidR="00AE12F0" w:rsidRPr="001F0EC4" w:rsidRDefault="00D555A3"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zI4MGVhYzItZjkwYy00ZGU3LWI4YjEtNmY4Mzc4Y2UyOGI2IiwiVGV4dCI6IlsxNF0iLCJXQUlWZXJzaW9uIjoiNi4xNy4wLjAifQ==}</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5A2B83"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5BD63442" w:rsidR="00AE12F0" w:rsidRPr="001F0EC4" w:rsidRDefault="00D555A3"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8yMDIzX0FKU0xQLTIzLTAwMDIzIiwiVXJpU3RyaW5nIjoiaHR0cHM6Ly9kb2kub3JnLzEwLjEwNDQvMjAyM19BSlNMUC0yMy0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MzQzNTQ5IiwiVXJpU3RyaW5nIjoiaHR0cDovL3d3dy5uY2JpLm5sbS5uaWguZ292L3B1Ym1lZC8zNzM0MzU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xXSJ9XX0sIlRhZyI6IkNpdGF2aVBsYWNlaG9sZGVyI2E1NDdhZDQ5LTUzNzMtNGJjMC04NTc4LTBlZmVkZTZlYTNiNCIsIlRleHQiOiJbNTFdIiwiV0FJVmVyc2lvbiI6IjYuMTcuMC4wIn0=}</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5A2B83"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12E5A20" w:rsidR="001F7041" w:rsidRPr="001F0EC4" w:rsidRDefault="00D555A3"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OC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U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4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}</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5A2B83"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1CAFC2C5" w:rsidR="00AE12F0" w:rsidRPr="001F0EC4" w:rsidRDefault="00D555A3"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1dLCJGb3JtYXR0ZWRUZXh0Ijp7IiRpZCI6IjI4IiwiQ291bnQiOjEsIlRleHRVbml0cyI6W3siJGlkIjoiMjkiLCJGb250U3R5bGUiOnsiJGlkIjoiMzAiLCJOZXV0cmFsIjp0cnVlfSwiUmVhZGluZ09yZGVyIjoxLCJUZXh0IjoiWzI2XSJ9XX0sIlRhZyI6IkNpdGF2aVBsYWNlaG9sZGVyIzQzZGM4NGY1LWJiYzUtNDZmMC1iZTA1LTk0MTdmNjdkODQwNiIsIlRleHQiOiJbMjZdIiwiV0FJVmVyc2lvbiI6IjYuMTc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5A2B83"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22C62B47" w:rsidR="00AE12F0" w:rsidRPr="001F0EC4" w:rsidRDefault="00D555A3"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jAxN2ZlMjgtY2U4Yy00MjIwLWFiN2ItNjlhOWNlZGIzYTAwIiwiVGV4dCI6IlsyMV0iLCJXQUlWZXJzaW9uIjoiNi4xNy4wLjAifQ==}</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5A2B83"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489C9840" w:rsidR="00AE12F0" w:rsidRPr="001F0EC4" w:rsidRDefault="00D555A3"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WJiNTQwYWMtNjRlMy00MTgzLWIyOTgtMGQ0ODJkM2QwNzAwIiwiVGV4dCI6IlszNV0iLCJXQUlWZXJzaW9uIjoiNi4xNy4wLjAifQ==}</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5A2B83"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C13725B" w:rsidR="00AE12F0" w:rsidRPr="001F0EC4" w:rsidRDefault="00D555A3"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aWQiOiI4IiwiJHR5cGUiOiJTd2lzc0FjYWRlbWljLkNpdGF2aS5Qcm9qZWN0LCBTd2lzc0FjYWRlbWljLkNpdGF2aSJ9fSx7IiRpZCI6Ijk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gifX0seyIkaWQiOiIxMC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gifX0seyIkaWQiOiIxMS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gifX0seyIkaWQiOiIxMi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OCJ9fSx7IiRpZCI6IjEz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OCJ9fSx7IiRpZCI6IjE0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gifX0seyIkaWQiOiIxNS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4In19XS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4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4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N0aW5lIE51c3NiYXVtIiwiSWQiOiI4N2Y5OGUxNy0yNTU4LTRiZmMtODAzNi0xYThhMDI4ZDUxM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QyXSJ9XX0sIlRhZyI6IkNpdGF2aVBsYWNlaG9sZGVyIzZiMjkyMjQ0LTNlMDQtNGEzYi05Njc3LTBjOTRhNjRkYmI1ZCIsIlRleHQiOiJbNDJdIiwiV0FJVmVyc2lvbiI6IjYuMTcuMC4wIn0=}</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5A2B83"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6BF00D4B" w:rsidR="00AE12F0" w:rsidRPr="001F0EC4" w:rsidRDefault="00D555A3"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0XSJ9XX0sIlRhZyI6IkNpdGF2aVBsYWNlaG9sZGVyI2I3NjM5ZDkzLTcwNTMtNDQ5MS1hZDVjLWRlMDVlODE1NDg3ZSIsIlRleHQiOiJbNzRdIiwiV0FJVmVyc2lvbiI6IjYuMTcuMC4wIn0=}</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5A2B83"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2DE894EC" w:rsidR="00AE12F0" w:rsidRPr="001F0EC4" w:rsidRDefault="00D555A3"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3XSJ9XX0sIlRhZyI6IkNpdGF2aVBsYWNlaG9sZGVyI2FlMWZkNzQ3LTI1ZmYtNDQzYi05MDQ5LTAzMzEwZTViMmVjYyIsIlRleHQiOiJbNTddIiwiV0FJVmVyc2lvbiI6IjYuMTcuMC4wIn0=}</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7"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411C6AC1" w:rsidR="00700CFB" w:rsidRPr="001F0EC4" w:rsidRDefault="001D0CB0" w:rsidP="00543E14">
      <w:pPr>
        <w:spacing w:line="480" w:lineRule="auto"/>
        <w:jc w:val="both"/>
        <w:rPr>
          <w:lang w:val="en"/>
        </w:rPr>
      </w:pPr>
      <w:bookmarkStart w:id="42" w:name="_Hlk180663465"/>
      <w:r w:rsidRPr="006C7529">
        <w:rPr>
          <w:lang w:val="en-US"/>
        </w:rPr>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scientific insights into naturalness in voices,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42"/>
      <w:r w:rsidR="00CD1F9F" w:rsidRPr="00CD1F9F">
        <w:rPr>
          <w:color w:val="C00000"/>
          <w:lang w:val="en-US"/>
        </w:rPr>
        <w:t xml:space="preserve">was conducted </w:t>
      </w:r>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w:t>
      </w:r>
      <w:r w:rsidR="0040683C" w:rsidRPr="006C7529">
        <w:rPr>
          <w:lang w:val="en-US"/>
        </w:rPr>
        <w:lastRenderedPageBreak/>
        <w:t xml:space="preserve">papers. This initial search resulted in </w:t>
      </w:r>
      <w:r w:rsidR="005E0F61" w:rsidRPr="006C7529">
        <w:rPr>
          <w:lang w:val="en-US"/>
        </w:rPr>
        <w:t>339</w:t>
      </w:r>
      <w:r w:rsidR="0040683C" w:rsidRPr="006C7529">
        <w:rPr>
          <w:lang w:val="en-US"/>
        </w:rPr>
        <w:t xml:space="preserve"> articles, to which the following inclusion criteria</w:t>
      </w:r>
      <w:r w:rsidR="00CD1F9F">
        <w:rPr>
          <w:lang w:val="en-US"/>
        </w:rPr>
        <w:t xml:space="preserve"> </w:t>
      </w:r>
      <w:r w:rsidR="00CD1F9F" w:rsidRPr="00CD1F9F">
        <w:rPr>
          <w:color w:val="C00000"/>
          <w:lang w:val="en-US"/>
        </w:rPr>
        <w:t>were applied</w:t>
      </w:r>
      <w:r w:rsidR="0040683C" w:rsidRPr="006C7529">
        <w:rPr>
          <w:lang w:val="en-US"/>
        </w:rPr>
        <w:t>: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 xml:space="preserve">Thus, </w:t>
      </w:r>
      <w:r w:rsidR="00D35D00">
        <w:rPr>
          <w:lang w:val="en"/>
        </w:rPr>
        <w:t>works on automatic naturalness classification and mere descriptions of toolboxes or datasets</w:t>
      </w:r>
      <w:r w:rsidR="00CD1F9F">
        <w:rPr>
          <w:lang w:val="en"/>
        </w:rPr>
        <w:t xml:space="preserve"> </w:t>
      </w:r>
      <w:r w:rsidR="00CD1F9F" w:rsidRPr="00CD1F9F">
        <w:rPr>
          <w:color w:val="C00000"/>
          <w:lang w:val="en"/>
        </w:rPr>
        <w:t>were excluded</w:t>
      </w:r>
      <w:r w:rsidR="00D35D00">
        <w:rPr>
          <w:lang w:val="en"/>
        </w:rPr>
        <w:t>. (</w:t>
      </w:r>
      <w:r w:rsidR="00CC6799">
        <w:rPr>
          <w:lang w:val="en"/>
        </w:rPr>
        <w:t>5</w:t>
      </w:r>
      <w:r w:rsidR="00D35D00">
        <w:rPr>
          <w:lang w:val="en"/>
        </w:rPr>
        <w:t xml:space="preserve">) Finally, </w:t>
      </w:r>
      <w:r w:rsidR="00CD1F9F" w:rsidRPr="00CD1F9F">
        <w:rPr>
          <w:color w:val="C00000"/>
          <w:lang w:val="en"/>
        </w:rPr>
        <w:t>the search was focused</w:t>
      </w:r>
      <w:r w:rsidR="00CC6799" w:rsidRPr="00CD1F9F">
        <w:rPr>
          <w:color w:val="C00000"/>
          <w:lang w:val="en"/>
        </w:rPr>
        <w:t xml:space="preserve"> </w:t>
      </w:r>
      <w:r w:rsidR="00CC6799">
        <w:rPr>
          <w:lang w:val="en"/>
        </w:rPr>
        <w:t>on spoken utterances, excluding singing voices</w:t>
      </w:r>
      <w:r w:rsidR="00696416">
        <w:rPr>
          <w:lang w:val="en"/>
        </w:rPr>
        <w:t xml:space="preserve"> and non-linguistic vocalizations</w:t>
      </w:r>
      <w:r w:rsidR="00CC6799">
        <w:rPr>
          <w:lang w:val="en"/>
        </w:rPr>
        <w:t xml:space="preserve">. Following these criteria, </w:t>
      </w:r>
      <w:r w:rsidR="00D35D00" w:rsidRPr="00D35D00">
        <w:rPr>
          <w:lang w:val="en"/>
        </w:rPr>
        <w:t>the reference lists of the identified articles</w:t>
      </w:r>
      <w:r w:rsidR="00D35D00">
        <w:rPr>
          <w:lang w:val="en"/>
        </w:rPr>
        <w:t xml:space="preserve"> </w:t>
      </w:r>
      <w:r w:rsidR="00CD1F9F" w:rsidRPr="00CD1F9F">
        <w:rPr>
          <w:color w:val="C00000"/>
          <w:lang w:val="en"/>
        </w:rPr>
        <w:t xml:space="preserve">were also screened </w:t>
      </w:r>
      <w:r w:rsidR="00D35D00" w:rsidRPr="00D35D00">
        <w:rPr>
          <w:lang w:val="en"/>
        </w:rPr>
        <w:t xml:space="preserve">for relevant publications. </w:t>
      </w:r>
      <w:bookmarkStart w:id="43"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8" w:history="1">
        <w:r w:rsidR="00966CAE" w:rsidRPr="001F0EC4">
          <w:rPr>
            <w:rStyle w:val="Hyperlink"/>
            <w:i/>
            <w:color w:val="auto"/>
            <w:lang w:val="en-US"/>
          </w:rPr>
          <w:t>OSF</w:t>
        </w:r>
      </w:hyperlink>
      <w:r w:rsidR="00966CAE" w:rsidRPr="001F0EC4">
        <w:rPr>
          <w:i/>
          <w:lang w:val="en-US"/>
        </w:rPr>
        <w:t>.</w:t>
      </w:r>
      <w:bookmarkEnd w:id="43"/>
    </w:p>
    <w:p w14:paraId="4012D801" w14:textId="7CA21807" w:rsidR="0062078F" w:rsidRPr="00B95EC8" w:rsidRDefault="00700CFB" w:rsidP="00543E14">
      <w:pPr>
        <w:spacing w:line="480" w:lineRule="auto"/>
        <w:jc w:val="both"/>
        <w:rPr>
          <w:lang w:val="en"/>
        </w:rPr>
      </w:pPr>
      <w:r w:rsidRPr="001F0EC4">
        <w:rPr>
          <w:lang w:val="en"/>
        </w:rPr>
        <w:t xml:space="preserve">In total, </w:t>
      </w:r>
      <w:r w:rsidR="001C3155" w:rsidRPr="001F0EC4">
        <w:rPr>
          <w:lang w:val="en"/>
        </w:rPr>
        <w:t>7</w:t>
      </w:r>
      <w:r w:rsidR="006C4186" w:rsidRPr="001F0EC4">
        <w:rPr>
          <w:lang w:val="en"/>
        </w:rPr>
        <w:t>2</w:t>
      </w:r>
      <w:r w:rsidR="00D35D00" w:rsidRPr="001F0EC4">
        <w:rPr>
          <w:lang w:val="en"/>
        </w:rPr>
        <w:t xml:space="preserve"> articles</w:t>
      </w:r>
      <w:r w:rsidR="00CD1F9F">
        <w:rPr>
          <w:lang w:val="en"/>
        </w:rPr>
        <w:t xml:space="preserve"> </w:t>
      </w:r>
      <w:r w:rsidR="00CD1F9F" w:rsidRPr="00CD1F9F">
        <w:rPr>
          <w:color w:val="C00000"/>
          <w:lang w:val="en"/>
        </w:rPr>
        <w:t>were identified</w:t>
      </w:r>
      <w:r w:rsidR="00D35D00" w:rsidRPr="001F0EC4">
        <w:rPr>
          <w:lang w:val="en"/>
        </w:rPr>
        <w:t xml:space="preserve">,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an explicit definition of naturalness</w:t>
      </w:r>
      <w:r w:rsidR="00CD1F9F">
        <w:rPr>
          <w:lang w:val="en"/>
        </w:rPr>
        <w:t xml:space="preserve"> </w:t>
      </w:r>
      <w:r w:rsidR="00CD1F9F" w:rsidRPr="00CD1F9F">
        <w:rPr>
          <w:color w:val="C00000"/>
          <w:lang w:val="en"/>
        </w:rPr>
        <w:t>could be identified</w:t>
      </w:r>
      <w:r w:rsidR="00AE12F0" w:rsidRPr="00CD1F9F">
        <w:rPr>
          <w:color w:val="C00000"/>
          <w:lang w:val="en"/>
        </w:rPr>
        <w:t xml:space="preserve"> </w:t>
      </w:r>
      <w:r w:rsidR="00AE12F0" w:rsidRPr="001F0EC4">
        <w:rPr>
          <w:lang w:val="en"/>
        </w:rPr>
        <w:t xml:space="preserve">(see Table 1 for examples and </w:t>
      </w:r>
      <w:hyperlink r:id="rId19"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504A75" w:rsidRPr="00504A75">
        <w:rPr>
          <w:color w:val="C00000"/>
          <w:lang w:val="en"/>
        </w:rPr>
        <w:t>T</w:t>
      </w:r>
      <w:r w:rsidR="00173323" w:rsidRPr="00504A75">
        <w:rPr>
          <w:color w:val="C00000"/>
          <w:lang w:val="en"/>
        </w:rPr>
        <w:t>he</w:t>
      </w:r>
      <w:r w:rsidR="00504A75" w:rsidRPr="00504A75">
        <w:rPr>
          <w:color w:val="C00000"/>
          <w:lang w:val="en"/>
        </w:rPr>
        <w:t>s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all </w:t>
      </w:r>
      <w:r w:rsidR="00173323" w:rsidRPr="001F0EC4">
        <w:rPr>
          <w:lang w:val="en"/>
        </w:rPr>
        <w:t>articles</w:t>
      </w:r>
      <w:r w:rsidR="00504A75">
        <w:rPr>
          <w:lang w:val="en"/>
        </w:rPr>
        <w:t xml:space="preserve"> </w:t>
      </w:r>
      <w:r w:rsidR="00504A75" w:rsidRPr="00504A75">
        <w:rPr>
          <w:color w:val="C00000"/>
          <w:lang w:val="en"/>
        </w:rPr>
        <w:t>were scanned</w:t>
      </w:r>
      <w:r w:rsidR="00E87D16" w:rsidRPr="00504A75">
        <w:rPr>
          <w:color w:val="C00000"/>
          <w:lang w:val="en"/>
        </w:rPr>
        <w:t xml:space="preserve"> </w:t>
      </w:r>
      <w:r w:rsidR="00E87D16" w:rsidRPr="001F0EC4">
        <w:rPr>
          <w:lang w:val="en"/>
        </w:rPr>
        <w:t>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 xml:space="preserve">these </w:t>
      </w:r>
      <w:r w:rsidR="00504A75" w:rsidRPr="00504A75">
        <w:rPr>
          <w:color w:val="C00000"/>
          <w:lang w:val="en"/>
        </w:rPr>
        <w:t xml:space="preserve">were compared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the conceptualization of naturalness </w:t>
      </w:r>
      <w:r w:rsidR="00504A75" w:rsidRPr="00504A75">
        <w:rPr>
          <w:color w:val="C00000"/>
          <w:lang w:val="en"/>
        </w:rPr>
        <w:t xml:space="preserve">was coded </w:t>
      </w:r>
      <w:r w:rsidR="00601BED">
        <w:rPr>
          <w:lang w:val="en"/>
        </w:rPr>
        <w:t>according to the taxonomy</w:t>
      </w:r>
      <w:r w:rsidR="00C221D1">
        <w:rPr>
          <w:lang w:val="en"/>
        </w:rPr>
        <w:t xml:space="preserve"> we</w:t>
      </w:r>
      <w:r w:rsidR="00601BED">
        <w:rPr>
          <w:lang w:val="en"/>
        </w:rPr>
        <w:t xml:space="preserve"> proposed. In case no definition of naturalness was provided, the ‘implicit’ conceptualization </w:t>
      </w:r>
      <w:r w:rsidR="00504A75" w:rsidRPr="00504A75">
        <w:rPr>
          <w:color w:val="C00000"/>
          <w:lang w:val="en"/>
        </w:rPr>
        <w:t>was inferred</w:t>
      </w:r>
      <w:r w:rsidR="00504A75">
        <w:rPr>
          <w:lang w:val="en"/>
        </w:rPr>
        <w:t xml:space="preserve">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lastRenderedPageBreak/>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67616F81"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r w:rsidR="00504A75" w:rsidRPr="00504A75">
        <w:rPr>
          <w:color w:val="C00000"/>
          <w:lang w:val="en"/>
        </w:rPr>
        <w:t>this paper</w:t>
      </w:r>
      <w:r w:rsidRPr="00504A75">
        <w:rPr>
          <w:color w:val="C00000"/>
          <w:lang w:val="en"/>
        </w:rPr>
        <w:t xml:space="preserve"> offer</w:t>
      </w:r>
      <w:r w:rsidR="00504A75" w:rsidRPr="00504A75">
        <w:rPr>
          <w:color w:val="C00000"/>
          <w:lang w:val="en"/>
        </w:rPr>
        <w:t>s</w:t>
      </w:r>
      <w:r w:rsidRPr="00504A75">
        <w:rPr>
          <w:color w:val="C00000"/>
          <w:lang w:val="en"/>
        </w:rPr>
        <w:t xml:space="preserve"> </w:t>
      </w:r>
      <w:r>
        <w:rPr>
          <w:lang w:val="en"/>
        </w:rPr>
        <w:t>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xml:space="preserve">, avoid </w:t>
      </w:r>
      <w:r w:rsidR="00A37DC7" w:rsidRPr="001F0EC4">
        <w:rPr>
          <w:lang w:val="en"/>
        </w:rPr>
        <w:lastRenderedPageBreak/>
        <w:t>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08A44212"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NzMzYzBiMWQtYmJlYi00ZGY3LTg3ZGQtYTdhYjU0MzFhYTgzIiwiUmFuZ2VTdGFydCI6MywiUmFuZ2VMZW5ndGgiOjUsIlJlZmVyZW5jZUlkIjoiMDg3YmZjYzYtNDg5NS00OTJmLWI2YjgtNWE1MWI0MjM2MzE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4In19XSwiT3JnYW5pemF0aW9ucyI6W10sIk90aGVyc0ludm9sdmVkIjpbXSwiUHVibGlzaGVycyI6W3siJGlkIjoiMzU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g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AzOjIxIiwiUHJvamVjdCI6eyIkcmVmIjoiOCJ9fSwiVXNlTnVtYmVyaW5nVHlwZU9mUGFyZW50RG9jdW1lbnQiOmZhbHNlfV0sIkZvcm1hdHRlZFRleHQiOnsiJGlkIjoiMzYiLCJDb3VudCI6MSwiVGV4dFVuaXRzIjpbeyIkaWQiOiIzNyIsIkZvbnRTdHlsZSI6eyIkaWQiOiIzOCIsIk5ldXRyYWwiOnRydWV9LCJSZWFkaW5nT3JkZXIiOjEsIlRleHQiOiJbNzQsMTE2XSJ9XX0sIlRhZyI6IkNpdGF2aVBsYWNlaG9sZGVyI2UzY2FkYTRkLTQ0YjAtNDIyMy1iODVhLTkzN2FmZjJiODk3MSIsIlRleHQiOiJbNzQsMTE2XSIsIldBSVZlcnNpb24iOiI2LjE3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proofErr w:type="spellStart"/>
      <w:r w:rsidRPr="006809EA">
        <w:rPr>
          <w:b/>
          <w:bCs/>
          <w:lang w:val="en-US"/>
        </w:rPr>
        <w:t>ChatGPT</w:t>
      </w:r>
      <w:proofErr w:type="spellEnd"/>
      <w:r w:rsidRPr="00CC6A6A">
        <w:rPr>
          <w:lang w:val="en-US"/>
        </w:rPr>
        <w:t xml:space="preserve">: a chatbot developed by </w:t>
      </w:r>
      <w:proofErr w:type="spellStart"/>
      <w:r w:rsidRPr="00CC6A6A">
        <w:rPr>
          <w:lang w:val="en-US"/>
        </w:rPr>
        <w:t>OpenAI</w:t>
      </w:r>
      <w:proofErr w:type="spellEnd"/>
      <w:r w:rsidRPr="00CC6A6A">
        <w:rPr>
          <w:lang w:val="en-US"/>
        </w:rPr>
        <w:t>,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proofErr w:type="spellStart"/>
      <w:r w:rsidRPr="006809EA">
        <w:rPr>
          <w:b/>
          <w:bCs/>
          <w:lang w:val="en-US"/>
        </w:rPr>
        <w:t>Deepfakes</w:t>
      </w:r>
      <w:proofErr w:type="spellEnd"/>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CD7011" w:rsidRDefault="00CD7011" w:rsidP="006809EA">
      <w:pPr>
        <w:spacing w:line="480" w:lineRule="auto"/>
        <w:rPr>
          <w:lang w:val="en"/>
        </w:rPr>
      </w:pPr>
      <w:r>
        <w:rPr>
          <w:b/>
          <w:iCs/>
          <w:lang w:val="en-US"/>
        </w:rPr>
        <w:t>D</w:t>
      </w:r>
      <w:r w:rsidRPr="00CD7011">
        <w:rPr>
          <w:b/>
          <w:iCs/>
          <w:lang w:val="en-US"/>
        </w:rPr>
        <w:t>eviation-based naturalness</w:t>
      </w:r>
      <w:r>
        <w:rPr>
          <w:b/>
          <w:iCs/>
          <w:lang w:val="en-US"/>
        </w:rPr>
        <w:t>:</w:t>
      </w:r>
      <w:r w:rsidRPr="00CD7011">
        <w:rPr>
          <w:lang w:val="en-US"/>
        </w:rPr>
        <w:t xml:space="preserve"> </w:t>
      </w:r>
      <w:r>
        <w:rPr>
          <w:iCs/>
          <w:lang w:val="en-US"/>
        </w:rPr>
        <w:t>Conceptualization</w:t>
      </w:r>
      <w:r w:rsidRPr="00CD7011">
        <w:rPr>
          <w:iCs/>
          <w:lang w:val="en-US"/>
        </w:rPr>
        <w:t xml:space="preserve"> as the deviation from a reference that represents maximum naturalness</w:t>
      </w:r>
      <w:r>
        <w:rPr>
          <w:iCs/>
          <w:lang w:val="en-US"/>
        </w:rPr>
        <w:t>.</w:t>
      </w:r>
    </w:p>
    <w:p w14:paraId="1DFABEBE" w14:textId="58F61623" w:rsidR="00A56368" w:rsidRDefault="00A56368" w:rsidP="006809EA">
      <w:pPr>
        <w:spacing w:line="480" w:lineRule="auto"/>
        <w:rPr>
          <w:lang w:val="en-US"/>
        </w:rPr>
      </w:pPr>
      <w:r w:rsidRPr="006809EA">
        <w:rPr>
          <w:b/>
          <w:bCs/>
          <w:lang w:val="en-US"/>
        </w:rPr>
        <w:lastRenderedPageBreak/>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CC6A6A" w:rsidRDefault="003A7776" w:rsidP="006809EA">
      <w:pPr>
        <w:spacing w:line="480" w:lineRule="auto"/>
        <w:rPr>
          <w:lang w:val="en"/>
        </w:rPr>
      </w:pPr>
      <w:r w:rsidRPr="003A7776">
        <w:rPr>
          <w:b/>
          <w:iCs/>
          <w:lang w:val="en-US"/>
        </w:rPr>
        <w:t>Human-likeness-based naturalness</w:t>
      </w:r>
      <w:r>
        <w:rPr>
          <w:b/>
          <w:iCs/>
          <w:lang w:val="en-US"/>
        </w:rPr>
        <w:t>:</w:t>
      </w:r>
      <w:r>
        <w:rPr>
          <w:lang w:val="en-US"/>
        </w:rPr>
        <w:t xml:space="preserve"> Conceptualization of 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1922C4EA" w:rsidR="00853D77" w:rsidRPr="00853D77" w:rsidRDefault="00853D77" w:rsidP="006809EA">
      <w:pPr>
        <w:spacing w:line="480" w:lineRule="auto"/>
        <w:rPr>
          <w:color w:val="C00000"/>
          <w:lang w:val="en"/>
        </w:rPr>
      </w:pPr>
      <w:r w:rsidRPr="00853D77">
        <w:rPr>
          <w:b/>
          <w:lang w:val="en"/>
        </w:rPr>
        <w:t xml:space="preserve">Prosody: </w:t>
      </w:r>
      <w:r w:rsidR="00504A75" w:rsidRPr="00504A75">
        <w:rPr>
          <w:color w:val="C00000"/>
          <w:lang w:val="en"/>
        </w:rPr>
        <w:t>Dynamic voice intonation, as expressed in pitch, loudness, timbre, and rhythm. Sometimes also referred to as voice melody.</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21"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44" w:name="_CTVL001e8ea13a83dd841be943d17a5aa7a00e5"/>
          <w:r>
            <w:rPr>
              <w:lang w:val="en"/>
            </w:rPr>
            <w:t>Román, S. et al. (2017) The importance of food naturalness for consumers: Results of a systematic review.</w:t>
          </w:r>
          <w:bookmarkEnd w:id="44"/>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45" w:name="_CTVL0013dc28cbf3e56496b8f0b5d062dc63ef6"/>
          <w:r>
            <w:rPr>
              <w:lang w:val="en"/>
            </w:rPr>
            <w:t>Meier, B.P. et al. (2019) Naturally better? A review of the natural‐is‐better bias.</w:t>
          </w:r>
          <w:bookmarkEnd w:id="45"/>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46" w:name="_CTVL001c8509f84fca8425b9b811cf8e3dfb368"/>
          <w:r>
            <w:rPr>
              <w:lang w:val="en"/>
            </w:rPr>
            <w:t>Ode, A. et al. (2009) Indicators of perceived naturalness as drivers of landscape preference.</w:t>
          </w:r>
          <w:bookmarkEnd w:id="46"/>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47" w:name="_CTVL001b001e71cfb0d478c9df1887d9aa8fa5d"/>
          <w:r>
            <w:rPr>
              <w:lang w:val="en"/>
            </w:rPr>
            <w:t>Young, A.W. et al. (2020) Face and voice perception: Understanding commonalities and differences.</w:t>
          </w:r>
          <w:bookmarkEnd w:id="47"/>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48" w:name="_CTVL001b2cfed2201dc4bfbb30224d692fe3c7c"/>
          <w:r>
            <w:rPr>
              <w:lang w:val="en"/>
            </w:rPr>
            <w:t>Rodero, E. and Lucas, I. (2023) Synthetic versus human voices in audiobooks: The human emotional intimacy effect.</w:t>
          </w:r>
          <w:bookmarkEnd w:id="48"/>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49" w:name="_CTVL001c436adf58e114813af41749f64b2d8ec"/>
          <w:r>
            <w:rPr>
              <w:lang w:val="en"/>
            </w:rPr>
            <w:t>Rodero, E. (2017) Effectiveness, attention, and recall of human and artificial voices in an advertising story. Prosody influence and functions of voices.</w:t>
          </w:r>
          <w:bookmarkEnd w:id="49"/>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50" w:name="_CTVL0013ee55c02bf1645a2ab8425de5c036b64"/>
          <w:r>
            <w:rPr>
              <w:lang w:val="en"/>
            </w:rPr>
            <w:t>Roswandowitz, C. et al. (2024) Cortical-striatal brain network distinguishes deepfake from real speaker identity.</w:t>
          </w:r>
          <w:bookmarkEnd w:id="50"/>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51" w:name="_CTVL0011022ca244f34487485af84b100d85b22"/>
          <w:r>
            <w:rPr>
              <w:lang w:val="en"/>
            </w:rPr>
            <w:t>Lavan, N. et al. (2024) The time course of person perception from voices in the brain.</w:t>
          </w:r>
          <w:bookmarkEnd w:id="51"/>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52" w:name="_CTVL0016836468c9a46492b986cc2be195cece9"/>
          <w:r>
            <w:rPr>
              <w:lang w:val="en"/>
            </w:rPr>
            <w:t>Lavan, N. (2023) How do we describe other people from voices and faces?</w:t>
          </w:r>
          <w:bookmarkEnd w:id="52"/>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53" w:name="_CTVL001ade97521242f4c599e31cb9f41b9bf4b"/>
          <w:r>
            <w:rPr>
              <w:lang w:val="en"/>
            </w:rPr>
            <w:t>Jiang, Z. et al. (2024) Comparison of face-based and voice-based first impressions in a Chinese sample.</w:t>
          </w:r>
          <w:bookmarkEnd w:id="53"/>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54" w:name="_CTVL001335b73c635fb42d689284190911887e4"/>
          <w:r>
            <w:rPr>
              <w:lang w:val="en"/>
            </w:rPr>
            <w:t>Kühne, K. et al. (2020) The Human Takes It All: Humanlike Synthesized Voices Are Perceived as Less Eerie and More Likable. Evidence From a Subjective Ratings Study.</w:t>
          </w:r>
          <w:bookmarkEnd w:id="54"/>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55" w:name="_CTVL0019bad445feda64a67a80471b008502a5c"/>
          <w:r>
            <w:rPr>
              <w:lang w:val="en"/>
            </w:rPr>
            <w:t>Ilves, M. and Surakka, V. (2013) Subjective responses to synthesised speech with lexical emotional content: the effect of the naturalness of the synthetic voice.</w:t>
          </w:r>
          <w:bookmarkEnd w:id="55"/>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56" w:name="_CTVL001c86fda41fed8482eb964d012e920a114"/>
          <w:r>
            <w:rPr>
              <w:lang w:val="en"/>
            </w:rPr>
            <w:t>Ilves, M. et al. (2011) The Effects of Emotionally Worded Synthesized Speech on the Ratings of Emotions and Voice Quality. In , pp. 588–598, Springer, Berlin, Heidelberg</w:t>
          </w:r>
        </w:p>
        <w:bookmarkEnd w:id="56"/>
        <w:p w14:paraId="6634D394" w14:textId="77777777" w:rsidR="00382EDA" w:rsidRDefault="00382EDA" w:rsidP="00382EDA">
          <w:pPr>
            <w:pStyle w:val="CitaviBibliographyEntry"/>
            <w:rPr>
              <w:lang w:val="en"/>
            </w:rPr>
          </w:pPr>
          <w:r>
            <w:rPr>
              <w:lang w:val="en"/>
            </w:rPr>
            <w:t>14.</w:t>
          </w:r>
          <w:r>
            <w:rPr>
              <w:lang w:val="en"/>
            </w:rPr>
            <w:tab/>
          </w:r>
          <w:bookmarkStart w:id="57" w:name="_CTVL001adb55347b44b4ae8a831b32e2081e422"/>
          <w:r>
            <w:rPr>
              <w:lang w:val="en"/>
            </w:rPr>
            <w:t>Anand, S. and Stepp, C.E. (2015) Listener Perception of Monopitch, Naturalness, and Intelligibility for Speakers With Parkinson's Disease.</w:t>
          </w:r>
          <w:bookmarkEnd w:id="57"/>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58" w:name="_CTVL001f179873a266541a3ba5984089126317f"/>
          <w:r>
            <w:rPr>
              <w:lang w:val="en"/>
            </w:rPr>
            <w:t>Moya-Galé, G. and Levy, E.S. (2019) Parkinson’s disease-associated dysarthria: prevalence, impact and management strategies.</w:t>
          </w:r>
          <w:bookmarkEnd w:id="58"/>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lastRenderedPageBreak/>
            <w:t>16.</w:t>
          </w:r>
          <w:r>
            <w:rPr>
              <w:lang w:val="en"/>
            </w:rPr>
            <w:tab/>
          </w:r>
          <w:bookmarkStart w:id="59" w:name="_CTVL0012277974cb7714b67b5f1e89408e0d8e5"/>
          <w:r>
            <w:rPr>
              <w:lang w:val="en"/>
            </w:rPr>
            <w:t>Damico, J.S. and Ball, M.J., eds (2019)</w:t>
          </w:r>
          <w:bookmarkEnd w:id="59"/>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60" w:name="_CTVL001fbae7f6b1f244474a9c6b3bd11fb323c"/>
          <w:r>
            <w:rPr>
              <w:lang w:val="en"/>
            </w:rPr>
            <w:t>Klopfenstein, M. et al. (2020) The study of speech naturalness in communication disorders: A systematic review of the literature.</w:t>
          </w:r>
          <w:bookmarkEnd w:id="60"/>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61" w:name="_CTVL001fde0f12c9ffe43dd889b12b4f5274af9"/>
          <w:r>
            <w:rPr>
              <w:lang w:val="en"/>
            </w:rPr>
            <w:t>Frankford, S.A. et al. (2024) Contributions of Speech Timing and Articulatory Precision to Listener Perceptions of Intelligibility and Naturalness in Parkinson's Disease.</w:t>
          </w:r>
          <w:bookmarkEnd w:id="61"/>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62" w:name="_CTVL001edf9aa5e00b04865a7eea9c6bf966c9c"/>
          <w:r>
            <w:rPr>
              <w:lang w:val="en"/>
            </w:rPr>
            <w:t>Euler, H.A. et al. (2021) Speech restructuring group treatment for 6-to-9-year-old children who stutter: A therapeutic trial.</w:t>
          </w:r>
          <w:bookmarkEnd w:id="62"/>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63" w:name="_CTVL0017d117b830a4744c5ab87356d432e2dc7"/>
          <w:r>
            <w:rPr>
              <w:lang w:val="en"/>
            </w:rPr>
            <w:t>Hardy, T.L.D. et al. (2020) Acoustic Predictors of Gender Attribution, Masculinity-Femininity, and Vocal Naturalness Ratings Amongst Transgender and Cisgender Speakers.</w:t>
          </w:r>
          <w:bookmarkEnd w:id="63"/>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64"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64"/>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65" w:name="_CTVL00157aabc336c17415ca9af77098c21336a"/>
          <w:r>
            <w:rPr>
              <w:lang w:val="en"/>
            </w:rPr>
            <w:t>Nass, C. et al. (1994) Computers are social actors. In</w:t>
          </w:r>
          <w:bookmarkEnd w:id="65"/>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66" w:name="_CTVL001c655edd88d0c41a08eff9aaa8cdce345"/>
          <w:r>
            <w:rPr>
              <w:lang w:val="en"/>
            </w:rPr>
            <w:t>Seaborn, K. et al. (2021) Voice in Human–Agent Interaction.</w:t>
          </w:r>
          <w:bookmarkEnd w:id="66"/>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67" w:name="_CTVL00142ced9547f004324b210c9bf6a40fc26"/>
          <w:r>
            <w:rPr>
              <w:lang w:val="en"/>
            </w:rPr>
            <w:t>Triantafyllopoulos, A. et al. (2023) An overview of affective speech synthesis and conversion in the deep learning era.</w:t>
          </w:r>
          <w:bookmarkEnd w:id="67"/>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68" w:name="_CTVL001e756301a1d1043738864e448e45e01b6"/>
          <w:r>
            <w:rPr>
              <w:lang w:val="en"/>
            </w:rPr>
            <w:t>Schreibelmayr, S. and Mara, M. (2022) Robot Voices in Daily Life: Vocal Human-Likeness and Application Context as Determinants of User Acceptance.</w:t>
          </w:r>
          <w:bookmarkEnd w:id="68"/>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69" w:name="_CTVL0019b104d07c5514130a5329f927c8a04c3"/>
          <w:r>
            <w:rPr>
              <w:lang w:val="en"/>
            </w:rPr>
            <w:t>Baird, A. et al. (2018) The Perception and Analysis of the Likeability and Human Likeness of Synthesized Speech. In</w:t>
          </w:r>
          <w:bookmarkEnd w:id="69"/>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70" w:name="_CTVL001336c0a9a324c431a956472a7daab8a11"/>
          <w:r>
            <w:rPr>
              <w:lang w:val="en"/>
            </w:rPr>
            <w:t>Lee, E.-J. (2010) The more humanlike, the better? How speech type and users’ cognitive style affect social responses to computers.</w:t>
          </w:r>
          <w:bookmarkEnd w:id="70"/>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71" w:name="_CTVL0019de342935bc34d6eb106ecb858f07a56"/>
          <w:r>
            <w:rPr>
              <w:lang w:val="en"/>
            </w:rPr>
            <w:t>Lu, L. et al. (2021) Leveraging “human-likeness” of robotic service at restaurants.</w:t>
          </w:r>
          <w:bookmarkEnd w:id="71"/>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72" w:name="_CTVL00184e133aa0c454898b9147ba64277f299"/>
          <w:r>
            <w:rPr>
              <w:lang w:val="en"/>
            </w:rPr>
            <w:t>Cambre, J. and Kulkarni, C. (2019) One Voice Fits All?</w:t>
          </w:r>
          <w:bookmarkEnd w:id="72"/>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73" w:name="_CTVL00170f75375b0c34b92abebbca1768e589c"/>
          <w:r>
            <w:rPr>
              <w:lang w:val="en"/>
            </w:rPr>
            <w:t>Eyssel, F. et al. (2012) 'If you sound like me, you must be more human'. In</w:t>
          </w:r>
          <w:bookmarkEnd w:id="73"/>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74" w:name="_CTVL0019ff412bf88904205a6f3735f033af842"/>
          <w:r>
            <w:rPr>
              <w:lang w:val="en"/>
            </w:rPr>
            <w:t>Im, H. et al. (2023) Let voice assistants sound like a machine: Voice and task type effects on perceived fluency, competence, and consumer attitude.</w:t>
          </w:r>
          <w:bookmarkEnd w:id="74"/>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75" w:name="_CTVL001f05185d98a9441be95c3e6edcabe352d"/>
          <w:r>
            <w:rPr>
              <w:lang w:val="en"/>
            </w:rPr>
            <w:t>McGinn, C. and Torre, I. (2019 - 2019) Can you Tell the Robot by the Voice? An Exploratory Study on the Role of Voice in the Perception of Robots. In</w:t>
          </w:r>
          <w:bookmarkEnd w:id="75"/>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76" w:name="_CTVL00120728d07d052409b8c97a27a3cfc4717"/>
          <w:r>
            <w:rPr>
              <w:lang w:val="en"/>
            </w:rPr>
            <w:t>Mitchell, W.J. et al. (2011) A mismatch in the human realism of face and voice produces an uncanny valley.</w:t>
          </w:r>
          <w:bookmarkEnd w:id="76"/>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lastRenderedPageBreak/>
            <w:t>34.</w:t>
          </w:r>
          <w:r>
            <w:rPr>
              <w:lang w:val="en"/>
            </w:rPr>
            <w:tab/>
          </w:r>
          <w:bookmarkStart w:id="77" w:name="_CTVL00125d4d8430d794cccb355109d2ce051ce"/>
          <w:r>
            <w:rPr>
              <w:lang w:val="en"/>
            </w:rPr>
            <w:t>Yorkston, K.M. et al. (1999)</w:t>
          </w:r>
          <w:bookmarkEnd w:id="77"/>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78" w:name="_CTVL0010669a1f449a44641b1bb9ea328d0b29e"/>
          <w:r>
            <w:rPr>
              <w:lang w:val="en"/>
            </w:rPr>
            <w:t>Mawalim, C.O. et al. (2022) Speaker anonymization by modifying fundamental frequency and x-vector singular value.</w:t>
          </w:r>
          <w:bookmarkEnd w:id="78"/>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79" w:name="_CTVL001a0a26c980df9436cb8a925b9aef5bcab"/>
          <w:r>
            <w:rPr>
              <w:lang w:val="en"/>
            </w:rPr>
            <w:t>Hu, P. et al. (2021) Dual humanness and trust in conversational AI: A person-centered approach.</w:t>
          </w:r>
          <w:bookmarkEnd w:id="79"/>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80" w:name="_CTVL0018ce0de860a5c41cd95b5c2949122efc6"/>
          <w:r>
            <w:rPr>
              <w:lang w:val="en"/>
            </w:rPr>
            <w:t>Nusbaum, H.C. et al. (1997) Measuring the naturalness of synthetic speech.</w:t>
          </w:r>
          <w:bookmarkEnd w:id="80"/>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81" w:name="_CTVL001cb3dca543f4445dd95bfd8233cab7281"/>
          <w:r>
            <w:rPr>
              <w:lang w:val="en"/>
            </w:rPr>
            <w:t>Mayo, C. et al. (2011) Listeners’ weighting of acoustic cues to synthetic speech naturalness: A multidimensional scaling analysis.</w:t>
          </w:r>
          <w:bookmarkEnd w:id="81"/>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82" w:name="_CTVL001ddf2261829a143b5b43f6808d8527183"/>
          <w:r>
            <w:rPr>
              <w:lang w:val="en"/>
            </w:rPr>
            <w:t>Abdulrahman, A. and Richards, D. (2022) Is Natural Necessary? Human Voice versus Synthetic Voice for Intelligent Virtual Agents.</w:t>
          </w:r>
          <w:bookmarkEnd w:id="82"/>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83" w:name="_CTVL00112cb11d5f07e4a4fa077d5b119b964ee"/>
          <w:r>
            <w:rPr>
              <w:lang w:val="en"/>
            </w:rPr>
            <w:t>Urakami, J. et al. (2020) The Effect of Naturalness of Voice and Empathic Responses on Enjoyment, Attitudes and Motivation for Interacting with a Voice User Interface. In</w:t>
          </w:r>
          <w:bookmarkEnd w:id="83"/>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84" w:name="_CTVL001a77e43335938474caf43c1ac87097ad7"/>
          <w:r>
            <w:rPr>
              <w:lang w:val="en"/>
            </w:rPr>
            <w:t>Velner, E. et al. (2020) Intonation in Robot Speech. In</w:t>
          </w:r>
          <w:bookmarkEnd w:id="84"/>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85" w:name="_CTVL00187f98e1725584bfc80361a8a028d5115"/>
          <w:r>
            <w:rPr>
              <w:lang w:val="en"/>
            </w:rPr>
            <w:t>Yamasaki, R. et al. (2017) Perturbation Measurements on the Degree of Naturalness of Synthesized Vowels.</w:t>
          </w:r>
          <w:bookmarkEnd w:id="85"/>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86" w:name="_CTVL0015833af7483784f0c929908e878248ca6"/>
          <w:r>
            <w:rPr>
              <w:lang w:val="en"/>
            </w:rPr>
            <w:t>Ko, S. et al. (2023) The Effects of Robot Voices and Appearances on Users’ Emotion Recognition and Subjective Perception.</w:t>
          </w:r>
          <w:bookmarkEnd w:id="86"/>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87" w:name="_CTVL001f5c5b3728c9c434d96e91d4a4b29a457"/>
          <w:r>
            <w:rPr>
              <w:lang w:val="en"/>
            </w:rPr>
            <w:t>Abur, D. et al. (2021) Feedback and Feedforward Auditory-Motor Processes for Voice and Articulation in Parkinson's Disease.</w:t>
          </w:r>
          <w:bookmarkEnd w:id="87"/>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88" w:name="_CTVL0010715d864bf2142b6b4450b3ffb1f10ac"/>
          <w:r>
            <w:rPr>
              <w:lang w:val="en"/>
            </w:rPr>
            <w:t>Klopfenstein, M. (2015) Relationship between acoustic measures and speech naturalness ratings in Parkinson's disease: A within-speaker approach.</w:t>
          </w:r>
          <w:bookmarkEnd w:id="88"/>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89" w:name="_CTVL001432c16bfcde8486cafc9f2c5967aadf3"/>
          <w:r>
            <w:rPr>
              <w:lang w:val="en"/>
            </w:rPr>
            <w:t>Klopfenstein, M. (2016) Speech naturalness ratings and perceptual correlates of highly natural and unnatural speech in hypokinetic dysarthria secondary to Parkinson’s disease.</w:t>
          </w:r>
          <w:bookmarkEnd w:id="89"/>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90" w:name="_CTVL001537a00cedb02469e9b37ac7dcfd8caf8"/>
          <w:r>
            <w:rPr>
              <w:lang w:val="en"/>
            </w:rPr>
            <w:t>Moya-Galé, G. et al. (2024) Perceptual consequences of online group speech treatment for individuals with Parkinson's disease: A pilot study case series.</w:t>
          </w:r>
          <w:bookmarkEnd w:id="90"/>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91" w:name="_CTVL001fc3e2954d7904694bbbc3c5213c1779b"/>
          <w:r>
            <w:rPr>
              <w:lang w:val="en"/>
            </w:rPr>
            <w:t>Eadie, T.L. and Doyle, P.C. (2002) Direct Magnitude Estimation and Interval Scaling of Naturalness and Severity in Tracheoesophageal (TE) Speakers.</w:t>
          </w:r>
          <w:bookmarkEnd w:id="91"/>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92" w:name="_CTVL0016fb6fe0193014b3a81361d605bd78864"/>
          <w:r>
            <w:rPr>
              <w:lang w:val="en"/>
            </w:rPr>
            <w:t>Eadie, T.L. et al. (2008) Influence of speaker gender on listener judgments of tracheoesophageal speech.</w:t>
          </w:r>
          <w:bookmarkEnd w:id="92"/>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93" w:name="_CTVL001a1e5bbaffeea488994d4c328929ebf3f"/>
          <w:r>
            <w:rPr>
              <w:lang w:val="en"/>
            </w:rPr>
            <w:t>Yorkston, K.M. et al. (1990) The effect of rate control on the intelligibility and naturalness of dysarthric speech.</w:t>
          </w:r>
          <w:bookmarkEnd w:id="93"/>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94" w:name="_CTVL001cadaf14523614780b0eb2a4b96498e2d"/>
          <w:r>
            <w:rPr>
              <w:lang w:val="en"/>
            </w:rPr>
            <w:t>Schölderle, T. et al. (2023) Speech Naturalness in the Assessment of Childhood Dysarthria.</w:t>
          </w:r>
          <w:bookmarkEnd w:id="94"/>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lastRenderedPageBreak/>
            <w:t>52.</w:t>
          </w:r>
          <w:r>
            <w:rPr>
              <w:lang w:val="en"/>
            </w:rPr>
            <w:tab/>
          </w:r>
          <w:bookmarkStart w:id="95" w:name="_CTVL001dcaa3987f50f448aa57200c4e419a4e5"/>
          <w:r>
            <w:rPr>
              <w:lang w:val="en"/>
            </w:rPr>
            <w:t>Lehner, K. and Ziegler, W. (2022) Clinical measures of communication limitations in dysarthria assessed through crowdsourcing: specificity, sensitivity, and retest-reliability.</w:t>
          </w:r>
          <w:bookmarkEnd w:id="95"/>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96" w:name="_CTVL001ff38ec5511fa4aaab9ed21aa63670c02"/>
          <w:r>
            <w:rPr>
              <w:lang w:val="en"/>
            </w:rPr>
            <w:t>Vogel, A.P. et al. (2019) Speech treatment improves dysarthria in multisystemic ataxia: a rater-blinded, controlled pilot-study in ARSACS.</w:t>
          </w:r>
          <w:bookmarkEnd w:id="96"/>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97" w:name="_CTVL001cc5cfaab78634f0498aff523f11b1fd0"/>
          <w:r>
            <w:rPr>
              <w:lang w:val="en"/>
            </w:rPr>
            <w:t>Jones, H.N. et al. (2019) Auditory-Perceptual Speech Features in Children With Down Syndrome.</w:t>
          </w:r>
          <w:bookmarkEnd w:id="97"/>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98" w:name="_CTVL001c33bb1c6b27e44c39530db03049fa031"/>
          <w:r>
            <w:rPr>
              <w:lang w:val="en"/>
            </w:rPr>
            <w:t>Assmann, P.F. et al. (2006) Effects of frequency shifts on perceived naturalness and gender information in speech. In</w:t>
          </w:r>
          <w:bookmarkEnd w:id="98"/>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99" w:name="_CTVL0016a6f74b49bda4923b3e7d77f5a7e4472"/>
          <w:r>
            <w:rPr>
              <w:lang w:val="en"/>
            </w:rPr>
            <w:t>Venkatraman, A. and Sivasankar, M.P. (2018) Continuous Vocal Fry Simulated in Laboratory Subjects: A Preliminary Report on Voice Production and Listener Ratings.</w:t>
          </w:r>
          <w:bookmarkEnd w:id="99"/>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100" w:name="_CTVL0011668ab7cd410419e9aefa6881534a39a"/>
          <w:r>
            <w:rPr>
              <w:lang w:val="en"/>
            </w:rPr>
            <w:t>Kapolowicz, M.R. et al. (2022) Effects of Spectral Envelope and Fundamental Frequency Shifts on the Perception of Foreign-Accented Speech.</w:t>
          </w:r>
          <w:bookmarkEnd w:id="100"/>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101" w:name="_CTVL001d8e5a7d3a7924fc3aad5dd8287ced150"/>
          <w:r>
            <w:rPr>
              <w:lang w:val="en"/>
            </w:rPr>
            <w:t>Tamagawa, R. et al. (2011) The Effects of Synthesized Voice Accents on User Perceptions of Robots.</w:t>
          </w:r>
          <w:bookmarkEnd w:id="101"/>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102" w:name="_CTVL001911c749244c740a7b84a7c7cf28c79b3"/>
          <w:r>
            <w:rPr>
              <w:lang w:val="en"/>
            </w:rPr>
            <w:t>Mackey, L.S. et al. (1997) Effect of speech dialect on speech naturalness ratings: a systematic replication of Martin, Haroldson, and Triden (1984).</w:t>
          </w:r>
          <w:bookmarkEnd w:id="102"/>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103" w:name="_CTVL0010059c4a0093a4b149839794fadc949e3"/>
          <w:r>
            <w:rPr>
              <w:lang w:val="en"/>
            </w:rPr>
            <w:t>Goy, H. et al. (2016) Effects of age on speech and voice quality ratings.</w:t>
          </w:r>
          <w:bookmarkEnd w:id="103"/>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104" w:name="_CTVL001c8231789e4d14d77913aa17a88f839d9"/>
          <w:r>
            <w:rPr>
              <w:lang w:val="en"/>
            </w:rPr>
            <w:t>Coughlin-Woods, S. et al. (2005) Ratings of speech naturalness of children ages 8-16 years.</w:t>
          </w:r>
          <w:bookmarkEnd w:id="104"/>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105" w:name="_CTVL0015eb8ea740b8b4b32b5bd3c19a883932a"/>
          <w:r>
            <w:rPr>
              <w:lang w:val="en"/>
            </w:rPr>
            <w:t>Baird, A. et al. (2017) Perception of Paralinguistic Traits in Synthesized Voices. In</w:t>
          </w:r>
          <w:bookmarkEnd w:id="105"/>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106" w:name="_CTVL001c0e2675ecdaf4536acede0659e31b5d4"/>
          <w:r>
            <w:rPr>
              <w:lang w:val="en"/>
            </w:rPr>
            <w:t>Merritt, B. and Bent, T. (2020) Perceptual Evaluation of Speech Naturalness in Speakers of Varying Gender Identities.</w:t>
          </w:r>
          <w:bookmarkEnd w:id="106"/>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107" w:name="_CTVL00166cf4fb4ebf64a718a45565302ccef7e"/>
          <w:r>
            <w:rPr>
              <w:lang w:val="en"/>
            </w:rPr>
            <w:t>Baird, A. et al. (2018) The Perception of Vocal Traits in Synthesized Voices: Age, Gender, and Human Likeness.</w:t>
          </w:r>
          <w:bookmarkEnd w:id="107"/>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08" w:name="_CTVL001941e20b2cc4345d5bd1da4445c2e0edd"/>
          <w:r>
            <w:rPr>
              <w:lang w:val="en"/>
            </w:rPr>
            <w:t>Aylett, M.P. et al. (2020) Speech Synthesis for the Generation of Artificial Personality.</w:t>
          </w:r>
          <w:bookmarkEnd w:id="108"/>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09" w:name="_CTVL0012ead538fd3a7428b9af7a691865655a5"/>
          <w:r>
            <w:rPr>
              <w:lang w:val="en"/>
            </w:rPr>
            <w:t>Kramer, R.S.S. et al. (2024) The psychometrics of rating facial attractiveness using different response scales.</w:t>
          </w:r>
          <w:bookmarkEnd w:id="109"/>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10" w:name="_CTVL001e492b92eb4714b948d4d212ebae94a24"/>
          <w:r>
            <w:rPr>
              <w:lang w:val="en"/>
            </w:rPr>
            <w:t>Martin, R.R. et al. (1984) Stuttering and speech naturalness.</w:t>
          </w:r>
          <w:bookmarkEnd w:id="110"/>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11" w:name="_CTVL001374ff03861b442ee8c072a0f16b2b98b"/>
          <w:r>
            <w:rPr>
              <w:lang w:val="en"/>
            </w:rPr>
            <w:t>van Eck, N.J. and Waltman, L. (2010) Software survey: VOSviewer, a computer program for bibliometric mapping.</w:t>
          </w:r>
          <w:bookmarkEnd w:id="111"/>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12" w:name="_CTVL001fd79a6f791a44d41938bb87f18345f12"/>
          <w:r>
            <w:rPr>
              <w:lang w:val="en"/>
            </w:rPr>
            <w:t>van der Linden, S. (2023)</w:t>
          </w:r>
          <w:bookmarkEnd w:id="112"/>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13" w:name="_CTVL001c55df83edd664e40830d27e44bda3491"/>
          <w:r>
            <w:rPr>
              <w:lang w:val="en"/>
            </w:rPr>
            <w:t>Fiske, S.T. (2018) Stereotype Content: Warmth and Competence Endure.</w:t>
          </w:r>
          <w:bookmarkEnd w:id="113"/>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14" w:name="_CTVL0017ca9782c37e54ae69715bdb1fce54f11"/>
          <w:r>
            <w:rPr>
              <w:lang w:val="en"/>
            </w:rPr>
            <w:t>Todorov, A. et al. (2008) Understanding evaluation of faces on social dimensions.</w:t>
          </w:r>
          <w:bookmarkEnd w:id="114"/>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lastRenderedPageBreak/>
            <w:t>72.</w:t>
          </w:r>
          <w:r>
            <w:rPr>
              <w:lang w:val="en"/>
            </w:rPr>
            <w:tab/>
          </w:r>
          <w:bookmarkStart w:id="115" w:name="_CTVL001c7ab9ce77a03455eb7fd195059b0d116"/>
          <w:r>
            <w:rPr>
              <w:lang w:val="en"/>
            </w:rPr>
            <w:t>Sutherland, C.A.M. et al. (2013) Social inferences from faces: ambient images generate a three-dimensional model.</w:t>
          </w:r>
          <w:bookmarkEnd w:id="115"/>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16" w:name="_CTVL00114c6fb2614c1462da701d440f26d8f0f"/>
          <w:r>
            <w:rPr>
              <w:lang w:val="en"/>
            </w:rPr>
            <w:t>Sutherland, C.A.M. et al. (2016) Integrating social and facial models of person perception: Converging and diverging dimensions.</w:t>
          </w:r>
          <w:bookmarkEnd w:id="116"/>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17" w:name="_CTVL001a54500133cb04aa185303201aa6afaf2"/>
          <w:r>
            <w:rPr>
              <w:lang w:val="en"/>
            </w:rPr>
            <w:t>Nussbaum, C. et al. (2023) Perceived naturalness of emotional voice morphs.</w:t>
          </w:r>
          <w:bookmarkEnd w:id="117"/>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18" w:name="_CTVL00143bb7b4582484d2480dc87b1039233fb"/>
          <w:r>
            <w:rPr>
              <w:lang w:val="en"/>
            </w:rPr>
            <w:t>Mori, M. et al. (2012) The Uncanny Valley.</w:t>
          </w:r>
          <w:bookmarkEnd w:id="118"/>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119" w:name="_CTVL0018cf762b66ae24429b5a54b99d6898cd6"/>
          <w:r>
            <w:rPr>
              <w:lang w:val="en"/>
            </w:rPr>
            <w:t>Romportl, J. (2014) Speech Synthesis and Uncanny Valley. In</w:t>
          </w:r>
          <w:bookmarkEnd w:id="119"/>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20" w:name="_CTVL00140ec93e432c642ca8a09cb62d8b52d31"/>
          <w:r>
            <w:rPr>
              <w:lang w:val="en"/>
            </w:rPr>
            <w:t>Diel, A. and Lewis, M. (2024) Deviation from typical organic voices best explains a vocal uncanny valley.</w:t>
          </w:r>
          <w:bookmarkEnd w:id="120"/>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21" w:name="_CTVL0015a94f4972ba244ccae6afe9d5df33b4a"/>
          <w:r>
            <w:rPr>
              <w:lang w:val="en"/>
            </w:rPr>
            <w:t>van Prooije, T. et al. (2024) Perceptual and Acoustic Analysis of Speech in Spinocerebellar ataxia Type 1.</w:t>
          </w:r>
          <w:bookmarkEnd w:id="121"/>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22" w:name="_CTVL0015f5cb147e9724e6da87514966070f76d"/>
          <w:r>
            <w:rPr>
              <w:lang w:val="en"/>
            </w:rPr>
            <w:t>Moore, B.C.J. and Tan, C.-T. (2003) Perceived naturalness of spectrally distorted speech and music.</w:t>
          </w:r>
          <w:bookmarkEnd w:id="122"/>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23" w:name="_CTVL00122ae8252eaef42eca7bb1cc817bdcbb7"/>
          <w:r>
            <w:rPr>
              <w:lang w:val="en"/>
            </w:rPr>
            <w:t>Rao M V, A. et al. (2018) Effect of source filter interaction on isolated vowel-consonant-vowel perception.</w:t>
          </w:r>
          <w:bookmarkEnd w:id="123"/>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24" w:name="_CTVL001c63b743e03c7465c91b03de7033706b6"/>
          <w:r>
            <w:rPr>
              <w:lang w:val="en"/>
            </w:rPr>
            <w:t>Ratcliff, A. et al. (2002) Factors influencing ratings of speech naturalness in augmentative and alternative communication.</w:t>
          </w:r>
          <w:bookmarkEnd w:id="124"/>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25" w:name="_CTVL0015a1db91b33d14ff99658fb9fdac7737e"/>
          <w:r>
            <w:rPr>
              <w:lang w:val="en"/>
            </w:rPr>
            <w:t>Meltzner, G.S. and Hillman, R.E. (2005) Impact of Aberrant Acoustic Properties on the Perception of Sound Quality in Electrolarynx Speech.</w:t>
          </w:r>
          <w:bookmarkEnd w:id="125"/>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26" w:name="_CTVL0014b62f6d8364c45ad9425ebd70e2a5d24"/>
          <w:r>
            <w:rPr>
              <w:lang w:val="en"/>
            </w:rPr>
            <w:t>Andics, A. et al. (2010) Neural mechanisms for voice recognition.</w:t>
          </w:r>
          <w:bookmarkEnd w:id="126"/>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27" w:name="_CTVL001c4be4743a60640beae77c58ff49b0c9b"/>
          <w:r>
            <w:rPr>
              <w:lang w:val="en"/>
            </w:rPr>
            <w:t>Valentine, T. et al. (2016) Face-space: A unifying concept in face recognition research.</w:t>
          </w:r>
          <w:bookmarkEnd w:id="127"/>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28" w:name="_CTVL001a472572f6ad04eff9d5b2d3b0efc71be"/>
          <w:r>
            <w:rPr>
              <w:lang w:val="en"/>
            </w:rPr>
            <w:t>Lima, C.F. et al. (2021) Authentic and posed emotional vocalizations trigger distinct facial responses.</w:t>
          </w:r>
          <w:bookmarkEnd w:id="128"/>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29" w:name="_CTVL001b86ee8fa846646bd89cf8704c1c49406"/>
          <w:r>
            <w:rPr>
              <w:lang w:val="en"/>
            </w:rPr>
            <w:t>Sarzedas, J. et al. (2024) Blindness influences emotional authenticity perception in voices: Behavioral and ERP evidence.</w:t>
          </w:r>
          <w:bookmarkEnd w:id="129"/>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30" w:name="_CTVL001ebaa446f7f2d4cd5974afd754ce56dd4"/>
          <w:r>
            <w:rPr>
              <w:lang w:val="en"/>
            </w:rPr>
            <w:t>Anikin, A. and Lima, C.F. (2017) Perceptual and acoustic differences between authentic and acted nonverbal emotional vocalizations.</w:t>
          </w:r>
          <w:bookmarkEnd w:id="130"/>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31" w:name="_CTVL001bf92f7c4b4d8411fb5c69439c6b07ae0"/>
          <w:r w:rsidRPr="00382EDA">
            <w:t xml:space="preserve">Kachel, S. et al. </w:t>
          </w:r>
          <w:r>
            <w:rPr>
              <w:lang w:val="en"/>
            </w:rPr>
            <w:t>(2020) Gender (Conformity) Matters: Cross-Dimensional and Cross-Modal Associations in Sexual Orientation Perception.</w:t>
          </w:r>
          <w:bookmarkEnd w:id="131"/>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32"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32"/>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33" w:name="_CTVL001f25d5692da5d457ba4ac843207d5bee7"/>
          <w:r>
            <w:rPr>
              <w:lang w:val="en"/>
            </w:rPr>
            <w:t>Eiff, C.I. von et al. (2022) Crossmodal benefits to vocal emotion perception in cochlear implant users.</w:t>
          </w:r>
          <w:bookmarkEnd w:id="133"/>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34" w:name="_CTVL001ffaac0160e014e20882402a613ac8e97"/>
          <w:r>
            <w:rPr>
              <w:lang w:val="en"/>
            </w:rPr>
            <w:t xml:space="preserve">Schweinberger, S.R. and Eiff, C.I. von (2022) Enhancing socio-emotional communication and quality of life in young cochlear implant recipients: Perspectives from parameter-specific </w:t>
          </w:r>
          <w:r>
            <w:rPr>
              <w:lang w:val="en"/>
            </w:rPr>
            <w:lastRenderedPageBreak/>
            <w:t>morphing and caricaturing.</w:t>
          </w:r>
          <w:bookmarkEnd w:id="134"/>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35" w:name="_CTVL0015f719101a6324ccf8bd88a1b6c297199"/>
          <w:r>
            <w:rPr>
              <w:lang w:val="en"/>
            </w:rPr>
            <w:t>Yamagishi, J. et al. (2012) Speech synthesis technologies for individuals with vocal disabilities: Voice banking and reconstruction.</w:t>
          </w:r>
          <w:bookmarkEnd w:id="135"/>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36" w:name="_CTVL0012050cdad0b5b4652ae9cccc5a3892f7f"/>
          <w:r>
            <w:rPr>
              <w:lang w:val="en"/>
            </w:rPr>
            <w:t>Belin, P. et al. (2004) Thinking the voice: neural correlates of voice perception.</w:t>
          </w:r>
          <w:bookmarkEnd w:id="136"/>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37" w:name="_CTVL0018473d197b6e74f58899b2d313eecae96"/>
          <w:r>
            <w:rPr>
              <w:lang w:val="en"/>
            </w:rPr>
            <w:t>Belin, P. et al. (2011) Understanding voice perception.</w:t>
          </w:r>
          <w:bookmarkEnd w:id="137"/>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38" w:name="_CTVL00131a6c35984344b52a0d8347d4d006714"/>
          <w:r>
            <w:rPr>
              <w:lang w:val="en"/>
            </w:rPr>
            <w:t>Lavan, N. and McGettigan, C. (2023) A model for person perception from familiar and unfamiliar voices.</w:t>
          </w:r>
          <w:bookmarkEnd w:id="138"/>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139" w:name="_CTVL00119808fa8768244d5acfad02f822319c8"/>
          <w:r>
            <w:rPr>
              <w:lang w:val="en"/>
            </w:rPr>
            <w:t>Staib, M. and Frühholz, S. (2023) Distinct functional levels of human voice processing in the auditory cortex.</w:t>
          </w:r>
          <w:bookmarkEnd w:id="139"/>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40" w:name="_CTVL00198482fa15cf341799a789474eab72d9c"/>
          <w:r>
            <w:rPr>
              <w:lang w:val="en"/>
            </w:rPr>
            <w:t>Staib, M. and Frühholz, S. (2021) Cortical voice processing is grounded in elementary sound analyses for vocalization relevant sound patterns.</w:t>
          </w:r>
          <w:bookmarkEnd w:id="140"/>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41" w:name="_CTVL0018170ad2555154dc4b593804da1490f3a"/>
          <w:r>
            <w:rPr>
              <w:lang w:val="en"/>
            </w:rPr>
            <w:t>Pinheiro, A.P. et al. (2021) Emotional authenticity modulates affective and social trait inferences from voices.</w:t>
          </w:r>
          <w:bookmarkEnd w:id="141"/>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142" w:name="_CTVL0019809a29e46f84bd7a97220703d48a3c8"/>
          <w:r>
            <w:rPr>
              <w:lang w:val="en"/>
            </w:rPr>
            <w:t>Duville, M.M. et al. (2022) Neuronal and behavioral affective perceptions of human and naturalness-reduced emotional prosodies.</w:t>
          </w:r>
          <w:bookmarkEnd w:id="142"/>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43" w:name="_CTVL0012fdb7cb492e1407181b775e4ed5a8536"/>
          <w:r>
            <w:rPr>
              <w:lang w:val="en"/>
            </w:rPr>
            <w:t>Duville, M.M. et al. (2024) Improved emotion differentiation under reduced acoustic variability of speech in autism.</w:t>
          </w:r>
          <w:bookmarkEnd w:id="143"/>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44" w:name="_CTVL0019b2a9899904a4719bf8ba767e57fac3e"/>
          <w:r>
            <w:rPr>
              <w:lang w:val="en"/>
            </w:rPr>
            <w:t>Nussbaum, C. et al. (2022) Contributions of fundamental frequency and timbre to vocal emotion perception and their electrophysiological correlates.</w:t>
          </w:r>
          <w:bookmarkEnd w:id="144"/>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145" w:name="_CTVL0015be1a851d514450794ad789f2cf8816e"/>
          <w:r>
            <w:rPr>
              <w:lang w:val="en"/>
            </w:rPr>
            <w:t>Kosilo, M. et al. (2021) The neural basis of authenticity recognition in laughter and crying.</w:t>
          </w:r>
          <w:bookmarkEnd w:id="145"/>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46" w:name="_CTVL00152ddb899d5f54143abd2967570779595"/>
          <w:r>
            <w:rPr>
              <w:lang w:val="en"/>
            </w:rPr>
            <w:t>Conde, T. et al. (2022) The time course of emotional authenticity detection in nonverbal vocalizations.</w:t>
          </w:r>
          <w:bookmarkEnd w:id="146"/>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47" w:name="_CTVL0013e125602c1bd44aeaf978eeb96515454"/>
          <w:r>
            <w:rPr>
              <w:lang w:val="en"/>
            </w:rPr>
            <w:t>Miller, E.J. et al. (2023) How do people respond to computer-generated versus human faces? A systematic review and meta-analyses.</w:t>
          </w:r>
          <w:bookmarkEnd w:id="147"/>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48" w:name="_CTVL001aa6a6c4ea0734d81a15f5b2bdf7fabde"/>
          <w:r>
            <w:rPr>
              <w:lang w:val="en"/>
            </w:rPr>
            <w:t>Miller, E.J. et al. (2023) AI Hyperrealism: Why AI Faces Are Perceived as More Real Than Human Ones.</w:t>
          </w:r>
          <w:bookmarkEnd w:id="148"/>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49" w:name="_CTVL001deef13d60b6949409c9dc53183368f84"/>
          <w:r>
            <w:rPr>
              <w:lang w:val="en"/>
            </w:rPr>
            <w:t>Cabral, J.P. et al. (2017) The Influence of Synthetic Voice on the Evaluation of a Virtual Character. In</w:t>
          </w:r>
          <w:bookmarkEnd w:id="149"/>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50" w:name="_CTVL001177306e7104c479a8f86190cef383385"/>
          <w:r>
            <w:rPr>
              <w:lang w:val="en"/>
            </w:rPr>
            <w:t>Ehret, J. et al. (2021) Do Prosody and Embodiment Influence the Perceived Naturalness of Conversational Agents’ Speech?</w:t>
          </w:r>
          <w:bookmarkEnd w:id="150"/>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51" w:name="_CTVL0016aa408af973a4dee88aefd116d180589"/>
          <w:r>
            <w:rPr>
              <w:lang w:val="en"/>
            </w:rPr>
            <w:t>Ferstl, Y. et al. (2021) Human or Robot? Investigating voice, appearance and gesture motion realism of conversational social agents. In</w:t>
          </w:r>
          <w:bookmarkEnd w:id="151"/>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152" w:name="_CTVL0016d28527776634854ab2b02120a88e349"/>
          <w:r>
            <w:rPr>
              <w:lang w:val="en"/>
            </w:rPr>
            <w:t>Gong, L. and Nass, C. (2007) When a Talking-Face Computer Agent is Half-Human and Half-Humanoid: Human Identity and Consistency Preference.</w:t>
          </w:r>
          <w:bookmarkEnd w:id="152"/>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lastRenderedPageBreak/>
            <w:t>110.</w:t>
          </w:r>
          <w:r>
            <w:rPr>
              <w:lang w:val="en"/>
            </w:rPr>
            <w:tab/>
          </w:r>
          <w:bookmarkStart w:id="153" w:name="_CTVL001c1e2c296da764b7096f8f63f723bcd22"/>
          <w:r>
            <w:rPr>
              <w:lang w:val="en"/>
            </w:rPr>
            <w:t>Higgins, D. et al. (2022) Sympathy for the digital: Influence of synthetic voice on affinity, social presence and empathy for photorealistic virtual humans.</w:t>
          </w:r>
          <w:bookmarkEnd w:id="153"/>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154" w:name="_CTVL0017810d0e58efc4d3f9c5d15e6e7338928"/>
          <w:r>
            <w:rPr>
              <w:lang w:val="en"/>
            </w:rPr>
            <w:t>Li, M. et al. (2023) Effects of robot gaze and voice human-likeness on users’ subjective perception, visual attention, and cerebral activity in voice conversations.</w:t>
          </w:r>
          <w:bookmarkEnd w:id="154"/>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155" w:name="_CTVL001f2006f1362364ea39afc1da0b4fa1c78"/>
          <w:r>
            <w:rPr>
              <w:lang w:val="en"/>
            </w:rPr>
            <w:t>Parmar, D. et al. (2022) Designing Empathic Virtual Agents: Manipulating Animation, Voice, Rendering, and Empathy to Create Persuasive Agents.</w:t>
          </w:r>
          <w:bookmarkEnd w:id="155"/>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156" w:name="_CTVL0012ee235348c9e4c64bce4ee1d5e2192b4"/>
          <w:r>
            <w:rPr>
              <w:lang w:val="en"/>
            </w:rPr>
            <w:t>Sarigul, B. and Urgen, B.A. (2023) Audio–Visual Predictive Processing in the Perception of Humans and Robots.</w:t>
          </w:r>
          <w:bookmarkEnd w:id="156"/>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157" w:name="_CTVL0010f72801f3289448e994a30bcd51ab1fd"/>
          <w:r>
            <w:rPr>
              <w:lang w:val="en"/>
            </w:rPr>
            <w:t>Lowry, H. et al. (2013) Behavioural responses of wildlife to urban environments.</w:t>
          </w:r>
          <w:bookmarkEnd w:id="157"/>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158" w:name="_CTVL001d3a1bb1aabad42f4a82d00410cd2279e"/>
          <w:r>
            <w:rPr>
              <w:lang w:val="en"/>
            </w:rPr>
            <w:t>Kauk, J. et al. (2024) The adaptive community-response (ACR) method for collecting misinformation on social media.</w:t>
          </w:r>
          <w:bookmarkEnd w:id="158"/>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159" w:name="_CTVL001087bfcc64895492fb6b85a51b4236313"/>
          <w:r>
            <w:rPr>
              <w:lang w:val="en"/>
            </w:rPr>
            <w:t>Malisz, Z. et al. (2020) Modern speech synthesis for phonetic sciences: a discussion and an evaluation. DOI: 10.31234/osf.io/</w:t>
          </w:r>
          <w:proofErr w:type="spellStart"/>
          <w:r>
            <w:rPr>
              <w:lang w:val="en"/>
            </w:rPr>
            <w:t>dxvh</w:t>
          </w:r>
          <w:bookmarkEnd w:id="159"/>
          <w:r>
            <w:rPr>
              <w:lang w:val="en"/>
            </w:rPr>
            <w:t>c</w:t>
          </w:r>
          <w:proofErr w:type="spellEnd"/>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7" w:author="Drayton, Lindsey (ELS-HBE)" w:date="2025-01-08T16:25:00Z" w:initials="LD">
    <w:p w14:paraId="00AAE8BA" w14:textId="595BFB33" w:rsidR="00D555A3" w:rsidRPr="007E2D94" w:rsidRDefault="00D555A3">
      <w:pPr>
        <w:pStyle w:val="Kommentartext"/>
        <w:rPr>
          <w:lang w:val="en-US"/>
        </w:rPr>
      </w:pPr>
      <w:r>
        <w:rPr>
          <w:rStyle w:val="Kommentarzeichen"/>
        </w:rPr>
        <w:annotationRef/>
      </w:r>
      <w:r w:rsidRPr="007E2D94">
        <w:rPr>
          <w:lang w:val="en-US"/>
        </w:rPr>
        <w:t>Doesn’t this conflict with the predictions made in the previous paragraphs?</w:t>
      </w:r>
    </w:p>
  </w:comment>
  <w:comment w:id="38" w:author="Christine Nussbaum" w:date="2025-01-16T11:30:00Z" w:initials="CN">
    <w:p w14:paraId="022CEEA0" w14:textId="77777777" w:rsidR="00CD1F9F" w:rsidRDefault="00CD1F9F" w:rsidP="00CD1F9F">
      <w:pPr>
        <w:pStyle w:val="Kommentartext"/>
        <w:rPr>
          <w:lang w:val="en-US"/>
        </w:rPr>
      </w:pPr>
      <w:r>
        <w:rPr>
          <w:rStyle w:val="Kommentarzeichen"/>
        </w:rPr>
        <w:annotationRef/>
      </w:r>
      <w:r w:rsidRPr="003C76CB">
        <w:rPr>
          <w:lang w:val="en-US"/>
        </w:rPr>
        <w:t>Yes, that is correc</w:t>
      </w:r>
      <w:r>
        <w:rPr>
          <w:lang w:val="en-US"/>
        </w:rPr>
        <w:t xml:space="preserve">t, and we appreciate that we should better highlight this point. We now amended: </w:t>
      </w:r>
    </w:p>
    <w:p w14:paraId="10CB1572" w14:textId="77777777" w:rsidR="00CD1F9F" w:rsidRDefault="00CD1F9F" w:rsidP="00CD1F9F">
      <w:pPr>
        <w:pStyle w:val="Kommentartext"/>
        <w:rPr>
          <w:lang w:val="en-US"/>
        </w:rPr>
      </w:pPr>
    </w:p>
    <w:p w14:paraId="5A026C0F" w14:textId="77777777" w:rsidR="00CD1F9F" w:rsidRPr="003C76CB" w:rsidRDefault="00CD1F9F" w:rsidP="00CD1F9F">
      <w:pPr>
        <w:pStyle w:val="Kommentartext"/>
        <w:rPr>
          <w:lang w:val="en-US"/>
        </w:rPr>
      </w:pPr>
      <w:r>
        <w:rPr>
          <w:lang w:val="en-US"/>
        </w:rPr>
        <w:t>“However, comparably early effects also have been….”</w:t>
      </w:r>
    </w:p>
    <w:p w14:paraId="77FDDBBF" w14:textId="60E420A7" w:rsidR="00CD1F9F" w:rsidRPr="00CD1F9F" w:rsidRDefault="00CD1F9F">
      <w:pPr>
        <w:pStyle w:val="Kommentartext"/>
        <w:rPr>
          <w:lang w:val="en-US"/>
        </w:rPr>
      </w:pPr>
    </w:p>
  </w:comment>
  <w:comment w:id="40" w:author="Drayton, Lindsey (ELS-HBE)" w:date="2025-01-08T16:39:00Z" w:initials="LD">
    <w:p w14:paraId="3EBD489A" w14:textId="55493DCC" w:rsidR="00D555A3" w:rsidRPr="007E2D94" w:rsidRDefault="00D555A3">
      <w:pPr>
        <w:pStyle w:val="Kommentartext"/>
        <w:rPr>
          <w:lang w:val="en-US"/>
        </w:rPr>
      </w:pPr>
      <w:r>
        <w:rPr>
          <w:rStyle w:val="Kommentarzeichen"/>
        </w:rPr>
        <w:annotationRef/>
      </w:r>
      <w:r w:rsidRPr="007E2D94">
        <w:rPr>
          <w:lang w:val="en-US"/>
        </w:rPr>
        <w:t>Maybe performed rather than enacted?</w:t>
      </w:r>
    </w:p>
  </w:comment>
  <w:comment w:id="41" w:author="Christine Nussbaum" w:date="2025-01-16T11:31:00Z" w:initials="CN">
    <w:p w14:paraId="29F84FC4" w14:textId="66E6E3D5" w:rsidR="00CD1F9F" w:rsidRPr="00CD1F9F" w:rsidRDefault="00CD1F9F">
      <w:pPr>
        <w:pStyle w:val="Kommentartext"/>
        <w:rPr>
          <w:lang w:val="en-US"/>
        </w:rPr>
      </w:pPr>
      <w:r>
        <w:rPr>
          <w:rStyle w:val="Kommentarzeichen"/>
        </w:rPr>
        <w:annotationRef/>
      </w:r>
      <w:r w:rsidRPr="00CD1F9F">
        <w:rPr>
          <w:lang w:val="en-US"/>
        </w:rPr>
        <w:t>We stick with enacted -&gt; t</w:t>
      </w:r>
      <w:r>
        <w:rPr>
          <w:lang w:val="en-US"/>
        </w:rPr>
        <w:t>his is the more established term in the lit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AAE8BA" w15:done="0"/>
  <w15:commentEx w15:paraId="77FDDBBF" w15:paraIdParent="00AAE8BA" w15:done="0"/>
  <w15:commentEx w15:paraId="3EBD489A" w15:done="0"/>
  <w15:commentEx w15:paraId="29F84FC4" w15:paraIdParent="3EBD48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AAE8BA" w16cid:durableId="2142B9EF"/>
  <w16cid:commentId w16cid:paraId="77FDDBBF" w16cid:durableId="2B336C4C"/>
  <w16cid:commentId w16cid:paraId="3EBD489A" w16cid:durableId="726F0936"/>
  <w16cid:commentId w16cid:paraId="29F84FC4" w16cid:durableId="2B336C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7E0A8" w14:textId="77777777" w:rsidR="007F3D9C" w:rsidRDefault="007F3D9C" w:rsidP="00353624">
      <w:pPr>
        <w:spacing w:after="0" w:line="240" w:lineRule="auto"/>
      </w:pPr>
      <w:r>
        <w:separator/>
      </w:r>
    </w:p>
  </w:endnote>
  <w:endnote w:type="continuationSeparator" w:id="0">
    <w:p w14:paraId="0D74669F" w14:textId="77777777" w:rsidR="007F3D9C" w:rsidRDefault="007F3D9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D555A3" w:rsidRDefault="00D555A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D555A3" w:rsidRDefault="00D555A3">
        <w:pPr>
          <w:pStyle w:val="Fuzeile"/>
          <w:jc w:val="center"/>
        </w:pPr>
        <w:r>
          <w:fldChar w:fldCharType="begin"/>
        </w:r>
        <w:r>
          <w:instrText>PAGE   \* MERGEFORMAT</w:instrText>
        </w:r>
        <w:r>
          <w:fldChar w:fldCharType="separate"/>
        </w:r>
        <w:r>
          <w:t>2</w:t>
        </w:r>
        <w:r>
          <w:fldChar w:fldCharType="end"/>
        </w:r>
      </w:p>
    </w:sdtContent>
  </w:sdt>
  <w:p w14:paraId="003F88F3" w14:textId="77777777" w:rsidR="00D555A3" w:rsidRDefault="00D555A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D555A3" w:rsidRDefault="00D555A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CCC17A" w14:textId="77777777" w:rsidR="007F3D9C" w:rsidRDefault="007F3D9C" w:rsidP="00353624">
      <w:pPr>
        <w:spacing w:after="0" w:line="240" w:lineRule="auto"/>
      </w:pPr>
      <w:r>
        <w:separator/>
      </w:r>
    </w:p>
  </w:footnote>
  <w:footnote w:type="continuationSeparator" w:id="0">
    <w:p w14:paraId="2F86445C" w14:textId="77777777" w:rsidR="007F3D9C" w:rsidRDefault="007F3D9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D555A3" w:rsidRDefault="00D555A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D555A3" w:rsidRPr="008255C2" w:rsidRDefault="00D555A3" w:rsidP="008255C2">
    <w:pPr>
      <w:pStyle w:val="Kopfzeile"/>
      <w:jc w:val="center"/>
      <w:rPr>
        <w:lang w:val="en-US"/>
      </w:rPr>
    </w:pPr>
    <w:r w:rsidRPr="008255C2">
      <w:rPr>
        <w:lang w:val="en-US"/>
      </w:rPr>
      <w:t>Running head: Understanding Voice N</w:t>
    </w:r>
    <w:r>
      <w:rPr>
        <w:lang w:val="en-US"/>
      </w:rPr>
      <w:t>aturalness</w:t>
    </w:r>
  </w:p>
  <w:p w14:paraId="62FF4DC1" w14:textId="77777777" w:rsidR="00D555A3" w:rsidRPr="008255C2" w:rsidRDefault="00D555A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D555A3" w:rsidRDefault="00D555A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ayton, Lindsey (ELS-HBE)">
    <w15:presenceInfo w15:providerId="AD" w15:userId="S::DRAYTONL@science.regn.net::24394b44-aa74-4183-8035-f59094a58c93"/>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2A0E"/>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15C3"/>
    <w:rsid w:val="00093076"/>
    <w:rsid w:val="00094F39"/>
    <w:rsid w:val="00095C1C"/>
    <w:rsid w:val="000960BD"/>
    <w:rsid w:val="000A3824"/>
    <w:rsid w:val="000A56EC"/>
    <w:rsid w:val="000A58DB"/>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3C27"/>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D5D3A"/>
    <w:rsid w:val="004D67A8"/>
    <w:rsid w:val="004E074C"/>
    <w:rsid w:val="004E4C84"/>
    <w:rsid w:val="004F018A"/>
    <w:rsid w:val="004F3B86"/>
    <w:rsid w:val="004F3E20"/>
    <w:rsid w:val="004F5F70"/>
    <w:rsid w:val="00500628"/>
    <w:rsid w:val="005028B4"/>
    <w:rsid w:val="00504A75"/>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2B83"/>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3D9C"/>
    <w:rsid w:val="007F6E01"/>
    <w:rsid w:val="00800324"/>
    <w:rsid w:val="008013D7"/>
    <w:rsid w:val="00806635"/>
    <w:rsid w:val="00810C4D"/>
    <w:rsid w:val="00813EC9"/>
    <w:rsid w:val="00822483"/>
    <w:rsid w:val="00824B77"/>
    <w:rsid w:val="00824F87"/>
    <w:rsid w:val="008255BD"/>
    <w:rsid w:val="008255C2"/>
    <w:rsid w:val="0082663D"/>
    <w:rsid w:val="00831DF3"/>
    <w:rsid w:val="00834A69"/>
    <w:rsid w:val="0083726F"/>
    <w:rsid w:val="00841310"/>
    <w:rsid w:val="00847DC1"/>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1F9F"/>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555A3"/>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4F3F"/>
    <w:rsid w:val="00DD7D30"/>
    <w:rsid w:val="00DE5352"/>
    <w:rsid w:val="00DE7155"/>
    <w:rsid w:val="00DF72BD"/>
    <w:rsid w:val="00E01817"/>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B5"/>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cs.eu.com/"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chatgpt.com/?oai"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
      <w:docPartPr>
        <w:name w:val="9F20F0FD2BE4445586F9971E59F33B76"/>
        <w:category>
          <w:name w:val="Allgemein"/>
          <w:gallery w:val="placeholder"/>
        </w:category>
        <w:types>
          <w:type w:val="bbPlcHdr"/>
        </w:types>
        <w:behaviors>
          <w:behavior w:val="content"/>
        </w:behaviors>
        <w:guid w:val="{6C896390-A78C-46AF-A3A4-3DFA8AA94AC7}"/>
      </w:docPartPr>
      <w:docPartBody>
        <w:p w:rsidR="00944DCE" w:rsidRDefault="00944DCE" w:rsidP="00944DCE">
          <w:pPr>
            <w:pStyle w:val="9F20F0FD2BE4445586F9971E59F33B7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4DCE"/>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44DCE"/>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 w:type="paragraph" w:customStyle="1" w:styleId="9F20F0FD2BE4445586F9971E59F33B76">
    <w:name w:val="9F20F0FD2BE4445586F9971E59F33B76"/>
    <w:rsid w:val="00944D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E4ABF-D979-4C6D-9D47-4A3DEABCD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0335</Words>
  <Characters>1136111</Characters>
  <Application>Microsoft Office Word</Application>
  <DocSecurity>0</DocSecurity>
  <Lines>9467</Lines>
  <Paragraphs>2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0</cp:revision>
  <cp:lastPrinted>2024-05-02T13:02:00Z</cp:lastPrinted>
  <dcterms:created xsi:type="dcterms:W3CDTF">2025-01-16T10:15:00Z</dcterms:created>
  <dcterms:modified xsi:type="dcterms:W3CDTF">2025-01-16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